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404FC" w14:textId="0BB09E6F" w:rsidR="00000E5B" w:rsidRDefault="0097408F" w:rsidP="003611B1">
      <w:pPr>
        <w:pStyle w:val="Title"/>
      </w:pPr>
      <w:r w:rsidRPr="0097408F">
        <w:t>Quantifying the prokaryotic ecological niche using computational methods</w:t>
      </w:r>
    </w:p>
    <w:p w14:paraId="1E8D6D9E" w14:textId="166A29BB" w:rsidR="007E6964" w:rsidRPr="007E6964" w:rsidRDefault="007E6964" w:rsidP="007E6964">
      <w:r>
        <w:t>By Dhylan Patel</w:t>
      </w:r>
      <w:r w:rsidR="00341B57">
        <w:t xml:space="preserve"> (Faculty of Natural Science, Imperial College London)</w:t>
      </w:r>
      <w:r w:rsidR="00953BED">
        <w:t>, Professor Samraat Pawar</w:t>
      </w:r>
      <w:r w:rsidR="00341B57">
        <w:t xml:space="preserve"> (Faculty of Natural Science, Imperial College London). </w:t>
      </w:r>
    </w:p>
    <w:p w14:paraId="3A4A974D" w14:textId="77777777" w:rsidR="00771080" w:rsidRPr="00231DA2" w:rsidRDefault="00771080" w:rsidP="00771080">
      <w:pPr>
        <w:spacing w:line="240" w:lineRule="auto"/>
      </w:pPr>
      <w:r w:rsidRPr="00231DA2">
        <w:t>(</w:t>
      </w:r>
      <w:r>
        <w:t>5</w:t>
      </w:r>
      <w:r w:rsidRPr="00231DA2">
        <w:t xml:space="preserve">) </w:t>
      </w:r>
      <w:r w:rsidRPr="00231DA2">
        <w:rPr>
          <w:b/>
          <w:bCs/>
        </w:rPr>
        <w:t>Introduction:</w:t>
      </w:r>
      <w:r w:rsidRPr="00231DA2">
        <w:t xml:space="preserve"> </w:t>
      </w:r>
      <w:r>
        <w:t xml:space="preserve">Must be </w:t>
      </w:r>
      <w:r w:rsidRPr="00B57716">
        <w:rPr>
          <w:b/>
          <w:bCs/>
        </w:rPr>
        <w:t>accessible to the non-specialist</w:t>
      </w:r>
      <w:r>
        <w:t xml:space="preserve"> and normally explains the ‘big picture’ before providing</w:t>
      </w:r>
      <w:r w:rsidRPr="00231DA2">
        <w:t xml:space="preserve"> an in-depth, critical assessment of the</w:t>
      </w:r>
      <w:r>
        <w:t xml:space="preserve"> relevant</w:t>
      </w:r>
      <w:r w:rsidRPr="00231DA2">
        <w:t xml:space="preserve"> research literature that will identify the gaps in knowledge and identify the questions to be answered or hypotheses to be tested. </w:t>
      </w:r>
      <w:r>
        <w:t>Figures (preferably self-made) should be included. These may include ones used on the poster.</w:t>
      </w:r>
    </w:p>
    <w:p w14:paraId="5A9B2ABB" w14:textId="77777777" w:rsidR="00771080" w:rsidRPr="00231DA2" w:rsidRDefault="00771080" w:rsidP="00771080">
      <w:pPr>
        <w:spacing w:line="240" w:lineRule="auto"/>
      </w:pPr>
      <w:r w:rsidRPr="00231DA2">
        <w:t>(</w:t>
      </w:r>
      <w:r>
        <w:t>6</w:t>
      </w:r>
      <w:r w:rsidRPr="00231DA2">
        <w:t xml:space="preserve">) </w:t>
      </w:r>
      <w:r w:rsidRPr="000E64F1">
        <w:rPr>
          <w:b/>
          <w:bCs/>
        </w:rPr>
        <w:t>Materials and</w:t>
      </w:r>
      <w:r>
        <w:t xml:space="preserve"> </w:t>
      </w:r>
      <w:r w:rsidRPr="00231DA2">
        <w:rPr>
          <w:b/>
          <w:bCs/>
        </w:rPr>
        <w:t>Methods</w:t>
      </w:r>
      <w:r w:rsidRPr="00231DA2">
        <w:t xml:space="preserve">: should </w:t>
      </w:r>
      <w:r>
        <w:t>describe</w:t>
      </w:r>
      <w:r w:rsidRPr="00231DA2">
        <w:t xml:space="preserve"> fully the </w:t>
      </w:r>
      <w:r>
        <w:t xml:space="preserve">materials and </w:t>
      </w:r>
      <w:r w:rsidRPr="00231DA2">
        <w:t>methods</w:t>
      </w:r>
      <w:r>
        <w:t xml:space="preserve"> used</w:t>
      </w:r>
      <w:r w:rsidRPr="00231DA2">
        <w:t xml:space="preserve"> </w:t>
      </w:r>
      <w:r>
        <w:t xml:space="preserve">(including </w:t>
      </w:r>
      <w:r w:rsidRPr="00231DA2">
        <w:t>databases</w:t>
      </w:r>
      <w:r>
        <w:t xml:space="preserve"> where appropriate) at a level that will allow the work to be repeated.  No need to describe commonly used methods; just provide relevant references. Do not include results in this section.</w:t>
      </w:r>
    </w:p>
    <w:p w14:paraId="0DC325E6" w14:textId="77777777" w:rsidR="00771080" w:rsidRPr="00231DA2" w:rsidRDefault="00771080" w:rsidP="00771080">
      <w:pPr>
        <w:spacing w:line="240" w:lineRule="auto"/>
      </w:pPr>
      <w:r w:rsidRPr="00231DA2">
        <w:t>(</w:t>
      </w:r>
      <w:r>
        <w:t>7</w:t>
      </w:r>
      <w:r w:rsidRPr="00231DA2">
        <w:t xml:space="preserve">) </w:t>
      </w:r>
      <w:r w:rsidRPr="00231DA2">
        <w:rPr>
          <w:b/>
          <w:bCs/>
        </w:rPr>
        <w:t>Results:</w:t>
      </w:r>
      <w:r w:rsidRPr="00231DA2">
        <w:t xml:space="preserve"> </w:t>
      </w:r>
      <w:r>
        <w:t>should</w:t>
      </w:r>
      <w:r w:rsidRPr="00231DA2">
        <w:t xml:space="preserve"> </w:t>
      </w:r>
      <w:r w:rsidRPr="003F2718">
        <w:rPr>
          <w:b/>
          <w:bCs/>
        </w:rPr>
        <w:t xml:space="preserve">provide a clear narrative </w:t>
      </w:r>
      <w:r w:rsidRPr="00231DA2">
        <w:t xml:space="preserve">of the relevant </w:t>
      </w:r>
      <w:r>
        <w:t xml:space="preserve">experiments and </w:t>
      </w:r>
      <w:r w:rsidRPr="00231DA2">
        <w:t>analyses and will include relevant data to support the conclusions drawn.</w:t>
      </w:r>
      <w:r>
        <w:t xml:space="preserve"> Do not show all your experimental data, just the relevant data. </w:t>
      </w:r>
      <w:r w:rsidRPr="00231DA2">
        <w:t xml:space="preserve"> All figures should have legend and be fully annotated.</w:t>
      </w:r>
      <w:r>
        <w:t xml:space="preserve"> Where appropriate, suitable statistical analyses should be performed to confirm significance. </w:t>
      </w:r>
    </w:p>
    <w:p w14:paraId="1291937E" w14:textId="77777777" w:rsidR="00771080" w:rsidRPr="00231DA2" w:rsidRDefault="00771080" w:rsidP="00771080">
      <w:pPr>
        <w:spacing w:line="240" w:lineRule="auto"/>
      </w:pPr>
      <w:r w:rsidRPr="00231DA2">
        <w:t>(</w:t>
      </w:r>
      <w:r>
        <w:t>8</w:t>
      </w:r>
      <w:r w:rsidRPr="00231DA2">
        <w:t xml:space="preserve">) </w:t>
      </w:r>
      <w:r w:rsidRPr="00231DA2">
        <w:rPr>
          <w:b/>
          <w:bCs/>
        </w:rPr>
        <w:t>Discussion</w:t>
      </w:r>
      <w:r w:rsidRPr="00231DA2">
        <w:t>: will relate the results to current ideas in the literature and suggest future areas of study</w:t>
      </w:r>
    </w:p>
    <w:p w14:paraId="7787D0B6" w14:textId="77777777" w:rsidR="00771080" w:rsidRPr="00A15DA6" w:rsidRDefault="00771080" w:rsidP="00771080">
      <w:pPr>
        <w:numPr>
          <w:ilvl w:val="0"/>
          <w:numId w:val="2"/>
        </w:numPr>
        <w:spacing w:line="240" w:lineRule="auto"/>
      </w:pPr>
      <w:r>
        <w:t>6</w:t>
      </w:r>
      <w:r w:rsidRPr="00A15DA6">
        <w:t>,000 word limit (examiners reward conciseness)</w:t>
      </w:r>
    </w:p>
    <w:p w14:paraId="305EE109" w14:textId="25B5686B" w:rsidR="00771080" w:rsidRDefault="00771080" w:rsidP="00771080">
      <w:pPr>
        <w:spacing w:after="0" w:line="240" w:lineRule="auto"/>
        <w:rPr>
          <w:b/>
        </w:rPr>
      </w:pPr>
      <w:r w:rsidRPr="00A15DA6">
        <w:t>This excludes references and figures/figure legends but not in-text citations</w:t>
      </w:r>
      <w:r>
        <w:t xml:space="preserve">. </w:t>
      </w:r>
    </w:p>
    <w:p w14:paraId="481278A6" w14:textId="77777777" w:rsidR="00771080" w:rsidRPr="0091002B" w:rsidRDefault="00771080" w:rsidP="00771080">
      <w:pPr>
        <w:spacing w:after="0"/>
      </w:pPr>
    </w:p>
    <w:p w14:paraId="1812554E" w14:textId="44E1E3B6" w:rsidR="0097408F" w:rsidRDefault="0097408F"/>
    <w:p w14:paraId="6D669FA5" w14:textId="72D5A350" w:rsidR="0097408F" w:rsidRPr="008A4712" w:rsidRDefault="0097408F" w:rsidP="00C22D70">
      <w:pPr>
        <w:pStyle w:val="Heading2"/>
        <w:spacing w:line="360" w:lineRule="auto"/>
        <w:rPr>
          <w:sz w:val="36"/>
          <w:szCs w:val="36"/>
        </w:rPr>
      </w:pPr>
      <w:r w:rsidRPr="008A4712">
        <w:rPr>
          <w:sz w:val="36"/>
          <w:szCs w:val="36"/>
        </w:rPr>
        <w:t>Abstract</w:t>
      </w:r>
    </w:p>
    <w:p w14:paraId="3423657D" w14:textId="2700C6DE" w:rsidR="0097408F" w:rsidRPr="008A4712" w:rsidRDefault="0097408F" w:rsidP="00C22D70">
      <w:pPr>
        <w:spacing w:line="360" w:lineRule="auto"/>
        <w:rPr>
          <w:sz w:val="36"/>
          <w:szCs w:val="36"/>
        </w:rPr>
      </w:pPr>
    </w:p>
    <w:p w14:paraId="03A00E56" w14:textId="77777777" w:rsidR="00771080" w:rsidRPr="008A4712" w:rsidRDefault="00771080" w:rsidP="00C22D70">
      <w:pPr>
        <w:pStyle w:val="Heading2"/>
        <w:spacing w:line="360" w:lineRule="auto"/>
        <w:rPr>
          <w:sz w:val="36"/>
          <w:szCs w:val="36"/>
        </w:rPr>
      </w:pPr>
      <w:r w:rsidRPr="008A4712">
        <w:rPr>
          <w:sz w:val="36"/>
          <w:szCs w:val="36"/>
        </w:rPr>
        <w:t>Acknowledgements</w:t>
      </w:r>
    </w:p>
    <w:p w14:paraId="6F2EAB0B" w14:textId="77777777" w:rsidR="00771080" w:rsidRPr="008A4712" w:rsidRDefault="00771080" w:rsidP="00C22D70">
      <w:pPr>
        <w:pStyle w:val="Heading2"/>
        <w:spacing w:line="360" w:lineRule="auto"/>
        <w:rPr>
          <w:sz w:val="36"/>
          <w:szCs w:val="36"/>
        </w:rPr>
      </w:pPr>
      <w:r w:rsidRPr="008A4712">
        <w:rPr>
          <w:sz w:val="36"/>
          <w:szCs w:val="36"/>
        </w:rPr>
        <w:t>Table of Contents</w:t>
      </w:r>
    </w:p>
    <w:p w14:paraId="6EE2DECF" w14:textId="3BCC8C93" w:rsidR="00771080" w:rsidRPr="00225238" w:rsidRDefault="00225238" w:rsidP="00225238">
      <w:pPr>
        <w:rPr>
          <w:sz w:val="24"/>
          <w:szCs w:val="24"/>
        </w:rPr>
      </w:pPr>
      <w:r w:rsidRPr="00225238">
        <w:rPr>
          <w:sz w:val="24"/>
          <w:szCs w:val="24"/>
        </w:rPr>
        <w:t>List of Abbreviations</w:t>
      </w:r>
    </w:p>
    <w:p w14:paraId="101AB9D1" w14:textId="1FED0265" w:rsidR="00225238" w:rsidRPr="00225238" w:rsidRDefault="00225238" w:rsidP="00225238">
      <w:pPr>
        <w:rPr>
          <w:sz w:val="24"/>
          <w:szCs w:val="24"/>
        </w:rPr>
      </w:pPr>
      <w:r w:rsidRPr="00225238">
        <w:rPr>
          <w:sz w:val="24"/>
          <w:szCs w:val="24"/>
        </w:rPr>
        <w:t>Introduction</w:t>
      </w:r>
    </w:p>
    <w:p w14:paraId="219E1B1C" w14:textId="2D34C32A" w:rsidR="00225238" w:rsidRPr="00225238" w:rsidRDefault="00225238" w:rsidP="00225238">
      <w:pPr>
        <w:rPr>
          <w:sz w:val="24"/>
          <w:szCs w:val="24"/>
        </w:rPr>
      </w:pPr>
      <w:r w:rsidRPr="00225238">
        <w:rPr>
          <w:sz w:val="24"/>
          <w:szCs w:val="24"/>
        </w:rPr>
        <w:t>Materials and Methods</w:t>
      </w:r>
    </w:p>
    <w:p w14:paraId="3871168C" w14:textId="2F8D98CD" w:rsidR="00225238" w:rsidRPr="00225238" w:rsidRDefault="00225238" w:rsidP="00225238">
      <w:pPr>
        <w:rPr>
          <w:sz w:val="24"/>
          <w:szCs w:val="24"/>
        </w:rPr>
      </w:pPr>
      <w:r w:rsidRPr="00225238">
        <w:rPr>
          <w:sz w:val="24"/>
          <w:szCs w:val="24"/>
        </w:rPr>
        <w:t>Results</w:t>
      </w:r>
    </w:p>
    <w:p w14:paraId="38BDF395" w14:textId="24B27425" w:rsidR="00225238" w:rsidRPr="00225238" w:rsidRDefault="00225238" w:rsidP="00225238">
      <w:pPr>
        <w:rPr>
          <w:sz w:val="24"/>
          <w:szCs w:val="24"/>
        </w:rPr>
      </w:pPr>
      <w:r w:rsidRPr="00225238">
        <w:rPr>
          <w:sz w:val="24"/>
          <w:szCs w:val="24"/>
        </w:rPr>
        <w:t>Discussion</w:t>
      </w:r>
    </w:p>
    <w:p w14:paraId="45467AB1" w14:textId="31B1D373" w:rsidR="00225238" w:rsidRPr="00225238" w:rsidRDefault="00225238" w:rsidP="00225238">
      <w:pPr>
        <w:rPr>
          <w:sz w:val="24"/>
          <w:szCs w:val="24"/>
        </w:rPr>
      </w:pPr>
      <w:r w:rsidRPr="00225238">
        <w:rPr>
          <w:sz w:val="24"/>
          <w:szCs w:val="24"/>
        </w:rPr>
        <w:t>Methods</w:t>
      </w:r>
    </w:p>
    <w:p w14:paraId="25D533BD" w14:textId="77777777" w:rsidR="00225238" w:rsidRPr="008A4712" w:rsidRDefault="00225238" w:rsidP="00C22D70">
      <w:pPr>
        <w:spacing w:line="360" w:lineRule="auto"/>
        <w:rPr>
          <w:sz w:val="36"/>
          <w:szCs w:val="36"/>
        </w:rPr>
      </w:pPr>
    </w:p>
    <w:p w14:paraId="4FE02FD0" w14:textId="77777777" w:rsidR="008160D8" w:rsidRPr="008A4712" w:rsidRDefault="008160D8" w:rsidP="00C22D70">
      <w:pPr>
        <w:pStyle w:val="Heading2"/>
        <w:spacing w:line="360" w:lineRule="auto"/>
        <w:rPr>
          <w:sz w:val="36"/>
          <w:szCs w:val="36"/>
        </w:rPr>
      </w:pPr>
      <w:r w:rsidRPr="008A4712">
        <w:rPr>
          <w:sz w:val="36"/>
          <w:szCs w:val="36"/>
        </w:rPr>
        <w:lastRenderedPageBreak/>
        <w:t>List of Abbreviations</w:t>
      </w:r>
    </w:p>
    <w:p w14:paraId="38E733ED" w14:textId="2D678D5E" w:rsidR="002069C6" w:rsidRDefault="002069C6" w:rsidP="00C22D70">
      <w:pPr>
        <w:spacing w:line="360" w:lineRule="auto"/>
      </w:pPr>
      <w:r>
        <w:t>OTU = Operational Taxonomic Unit</w:t>
      </w:r>
    </w:p>
    <w:p w14:paraId="3958B359" w14:textId="3AAC9E5D" w:rsidR="00CF7F47" w:rsidRDefault="00CF7F47" w:rsidP="00C22D70">
      <w:pPr>
        <w:spacing w:line="360" w:lineRule="auto"/>
      </w:pPr>
      <w:r>
        <w:t>NTI = Nearest Taxon Index</w:t>
      </w:r>
      <w:r w:rsidR="003543EB">
        <w:t xml:space="preserve">. </w:t>
      </w:r>
      <w:r w:rsidR="00245BF9">
        <w:t xml:space="preserve">Large positive values indicate phylogenetic clustering. Large negative values indicate phylogenetic overdispersion. </w:t>
      </w:r>
    </w:p>
    <w:p w14:paraId="7325306D" w14:textId="0F2683C1" w:rsidR="007E4990" w:rsidRPr="008A4712" w:rsidRDefault="008160D8" w:rsidP="00C22D70">
      <w:pPr>
        <w:pStyle w:val="Heading2"/>
        <w:spacing w:line="360" w:lineRule="auto"/>
        <w:rPr>
          <w:sz w:val="36"/>
          <w:szCs w:val="36"/>
        </w:rPr>
      </w:pPr>
      <w:r w:rsidRPr="008A4712">
        <w:rPr>
          <w:sz w:val="36"/>
          <w:szCs w:val="36"/>
        </w:rPr>
        <w:t>Introduction</w:t>
      </w:r>
    </w:p>
    <w:p w14:paraId="7C02DBFE" w14:textId="3F8BFCB6" w:rsidR="007E4990" w:rsidRPr="008A4712" w:rsidRDefault="007E4990" w:rsidP="00C22D70">
      <w:pPr>
        <w:pStyle w:val="Heading4"/>
        <w:spacing w:line="360" w:lineRule="auto"/>
        <w:rPr>
          <w:sz w:val="24"/>
          <w:szCs w:val="24"/>
        </w:rPr>
      </w:pPr>
      <w:r w:rsidRPr="008A4712">
        <w:rPr>
          <w:sz w:val="24"/>
          <w:szCs w:val="24"/>
        </w:rPr>
        <w:t>What is the fundamental and realised niche?</w:t>
      </w:r>
    </w:p>
    <w:p w14:paraId="1A6D9B94" w14:textId="04472D80" w:rsidR="00503604" w:rsidRPr="008A4712" w:rsidRDefault="00451DC9" w:rsidP="00C22D70">
      <w:pPr>
        <w:spacing w:line="360" w:lineRule="auto"/>
        <w:rPr>
          <w:sz w:val="24"/>
          <w:szCs w:val="24"/>
        </w:rPr>
      </w:pPr>
      <w:r w:rsidRPr="008A4712">
        <w:rPr>
          <w:sz w:val="24"/>
          <w:szCs w:val="24"/>
        </w:rPr>
        <w:t xml:space="preserve">The concept of an ecological niche can be defined </w:t>
      </w:r>
      <w:r w:rsidR="00B00DBE" w:rsidRPr="008A4712">
        <w:rPr>
          <w:sz w:val="24"/>
          <w:szCs w:val="24"/>
        </w:rPr>
        <w:t xml:space="preserve">as an organism’s function within its habitat. This can be further understood in prokaryotes as the </w:t>
      </w:r>
      <w:r w:rsidR="00CE20CB" w:rsidRPr="008A4712">
        <w:rPr>
          <w:sz w:val="24"/>
          <w:szCs w:val="24"/>
        </w:rPr>
        <w:t>fun</w:t>
      </w:r>
      <w:r w:rsidR="00684ACC" w:rsidRPr="008A4712">
        <w:rPr>
          <w:sz w:val="24"/>
          <w:szCs w:val="24"/>
        </w:rPr>
        <w:t>damenta</w:t>
      </w:r>
      <w:r w:rsidR="00CE20CB" w:rsidRPr="008A4712">
        <w:rPr>
          <w:sz w:val="24"/>
          <w:szCs w:val="24"/>
        </w:rPr>
        <w:t xml:space="preserve">l and realised niche </w:t>
      </w:r>
      <w:r w:rsidR="0035654C" w:rsidRPr="008A4712">
        <w:rPr>
          <w:sz w:val="24"/>
          <w:szCs w:val="24"/>
        </w:rPr>
        <w:fldChar w:fldCharType="begin"/>
      </w:r>
      <w:r w:rsidR="0035654C" w:rsidRPr="008A4712">
        <w:rPr>
          <w:sz w:val="24"/>
          <w:szCs w:val="24"/>
        </w:rPr>
        <w:instrText xml:space="preserve"> ADDIN ZOTERO_ITEM CSL_CITATION {"citationID":"sH5ZNvqI","properties":{"formattedCitation":"(Malard and Guisan, 2023)","plainCitation":"(Malard and Guisan, 2023)","noteIndex":0},"citationItems":[{"id":311,"uris":["http://zotero.org/users/11323729/items/F7H9QHSU"],"itemData":{"id":311,"type":"article-journal","abstract":"The environmental niche concept describes the distribution of a taxon in the environment and can be used to understand community dynamics, biological invasions, and the impact of environmental changes. The uses and applications are still restricted in microbial ecology, largely due to the complexity of microbial systems and associated methodological limitations. The development of shotgun metagenomics and metatranscriptomics opens new ways to investigate the microbial niche by focusing on the metabolic niche within the environmental space. Here, we propose the metabolic niche framework, which, by defining the fundamental and realised metabolic niche of microorganisms, has the potential to not only provide novel insights into habitat preferences and the metabolism associated, but also to inform on metabolic plasticity, niche shifts, and microbial invasions.","container-title":"Trends in Ecology &amp; Evolution","DOI":"10.1016/j.tree.2023.04.015","ISSN":"0169-5347","issue":"10","journalAbbreviation":"Trends in Ecology &amp; Evolution","page":"936-945","source":"ScienceDirect","title":"Into the microbial niche","volume":"38","author":[{"family":"Malard","given":"Lucie A."},{"family":"Guisan","given":"Antoine"}],"issued":{"date-parts":[["2023",10,1]]}}}],"schema":"https://github.com/citation-style-language/schema/raw/master/csl-citation.json"} </w:instrText>
      </w:r>
      <w:r w:rsidR="0035654C" w:rsidRPr="008A4712">
        <w:rPr>
          <w:sz w:val="24"/>
          <w:szCs w:val="24"/>
        </w:rPr>
        <w:fldChar w:fldCharType="separate"/>
      </w:r>
      <w:r w:rsidR="0035654C" w:rsidRPr="008A4712">
        <w:rPr>
          <w:rFonts w:ascii="Aptos" w:hAnsi="Aptos"/>
          <w:sz w:val="24"/>
          <w:szCs w:val="24"/>
        </w:rPr>
        <w:t>(Malard and Guisan, 2023)</w:t>
      </w:r>
      <w:r w:rsidR="0035654C" w:rsidRPr="008A4712">
        <w:rPr>
          <w:sz w:val="24"/>
          <w:szCs w:val="24"/>
        </w:rPr>
        <w:fldChar w:fldCharType="end"/>
      </w:r>
      <w:r w:rsidR="00684ACC" w:rsidRPr="008A4712">
        <w:rPr>
          <w:sz w:val="24"/>
          <w:szCs w:val="24"/>
        </w:rPr>
        <w:t xml:space="preserve">. The fundamental niche defines the range of genes </w:t>
      </w:r>
      <w:r w:rsidR="00347164" w:rsidRPr="008A4712">
        <w:rPr>
          <w:sz w:val="24"/>
          <w:szCs w:val="24"/>
        </w:rPr>
        <w:t>a prokaryote</w:t>
      </w:r>
      <w:r w:rsidR="00205617" w:rsidRPr="008A4712">
        <w:rPr>
          <w:sz w:val="24"/>
          <w:szCs w:val="24"/>
        </w:rPr>
        <w:t xml:space="preserve"> possesses</w:t>
      </w:r>
      <w:r w:rsidR="00183CA8" w:rsidRPr="008A4712">
        <w:rPr>
          <w:sz w:val="24"/>
          <w:szCs w:val="24"/>
        </w:rPr>
        <w:t xml:space="preserve">, to </w:t>
      </w:r>
      <w:r w:rsidR="00580247" w:rsidRPr="008A4712">
        <w:rPr>
          <w:sz w:val="24"/>
          <w:szCs w:val="24"/>
        </w:rPr>
        <w:t>facilitate its potential functions</w:t>
      </w:r>
      <w:r w:rsidR="00205617" w:rsidRPr="008A4712">
        <w:rPr>
          <w:sz w:val="24"/>
          <w:szCs w:val="24"/>
        </w:rPr>
        <w:t xml:space="preserve">. The realised niche </w:t>
      </w:r>
      <w:r w:rsidR="00141204" w:rsidRPr="008A4712">
        <w:rPr>
          <w:sz w:val="24"/>
          <w:szCs w:val="24"/>
        </w:rPr>
        <w:t xml:space="preserve">defines the actual occupied </w:t>
      </w:r>
      <w:r w:rsidR="006D1BB9" w:rsidRPr="008A4712">
        <w:rPr>
          <w:sz w:val="24"/>
          <w:szCs w:val="24"/>
        </w:rPr>
        <w:t xml:space="preserve">niche of an organism in its habitat. This is typically described through </w:t>
      </w:r>
      <w:r w:rsidR="007B59B5" w:rsidRPr="008A4712">
        <w:rPr>
          <w:sz w:val="24"/>
          <w:szCs w:val="24"/>
        </w:rPr>
        <w:t>metatranscriptomics;</w:t>
      </w:r>
      <w:r w:rsidR="006D1BB9" w:rsidRPr="008A4712">
        <w:rPr>
          <w:sz w:val="24"/>
          <w:szCs w:val="24"/>
        </w:rPr>
        <w:t xml:space="preserve"> however, we propose a novel </w:t>
      </w:r>
      <w:r w:rsidR="00580247" w:rsidRPr="008A4712">
        <w:rPr>
          <w:sz w:val="24"/>
          <w:szCs w:val="24"/>
        </w:rPr>
        <w:t>measure</w:t>
      </w:r>
      <w:r w:rsidR="00825364" w:rsidRPr="008A4712">
        <w:rPr>
          <w:sz w:val="24"/>
          <w:szCs w:val="24"/>
        </w:rPr>
        <w:t>: resource</w:t>
      </w:r>
      <w:r w:rsidR="00843AF1" w:rsidRPr="008A4712">
        <w:rPr>
          <w:sz w:val="24"/>
          <w:szCs w:val="24"/>
        </w:rPr>
        <w:t xml:space="preserve"> requirements</w:t>
      </w:r>
      <w:r w:rsidR="00350712" w:rsidRPr="008A4712">
        <w:rPr>
          <w:sz w:val="24"/>
          <w:szCs w:val="24"/>
        </w:rPr>
        <w:t xml:space="preserve">. </w:t>
      </w:r>
    </w:p>
    <w:p w14:paraId="0670AFD8" w14:textId="0E7767F8" w:rsidR="007A2832" w:rsidRPr="008A4712" w:rsidRDefault="007A2832" w:rsidP="00C22D70">
      <w:pPr>
        <w:pStyle w:val="Heading4"/>
        <w:spacing w:line="360" w:lineRule="auto"/>
        <w:rPr>
          <w:sz w:val="24"/>
          <w:szCs w:val="24"/>
        </w:rPr>
      </w:pPr>
      <w:r w:rsidRPr="008A4712">
        <w:rPr>
          <w:sz w:val="24"/>
          <w:szCs w:val="24"/>
        </w:rPr>
        <w:t>How can the fundamental niche be quantified?</w:t>
      </w:r>
    </w:p>
    <w:p w14:paraId="242E237C" w14:textId="67DC41EF" w:rsidR="001751A9" w:rsidRPr="008A4712" w:rsidRDefault="001751A9" w:rsidP="00C22D70">
      <w:pPr>
        <w:spacing w:line="360" w:lineRule="auto"/>
        <w:rPr>
          <w:sz w:val="24"/>
          <w:szCs w:val="24"/>
        </w:rPr>
      </w:pPr>
      <w:r w:rsidRPr="008A4712">
        <w:rPr>
          <w:sz w:val="24"/>
          <w:szCs w:val="24"/>
        </w:rPr>
        <w:t>The fundamental niche represents an organisms’ unique genetic repertoire which thus</w:t>
      </w:r>
      <w:r w:rsidR="00583C79" w:rsidRPr="008A4712">
        <w:rPr>
          <w:sz w:val="24"/>
          <w:szCs w:val="24"/>
        </w:rPr>
        <w:t xml:space="preserve"> define its metabolic capabilities</w:t>
      </w:r>
      <w:r w:rsidRPr="008A4712">
        <w:rPr>
          <w:sz w:val="24"/>
          <w:szCs w:val="24"/>
        </w:rPr>
        <w:t>. These features may be studied by examining protein coding gene</w:t>
      </w:r>
      <w:r w:rsidR="00394038" w:rsidRPr="008A4712">
        <w:rPr>
          <w:sz w:val="24"/>
          <w:szCs w:val="24"/>
        </w:rPr>
        <w:t xml:space="preserve">s, overall gene counts and genome size. These intrinsic characteristics </w:t>
      </w:r>
      <w:r w:rsidR="00D6666E" w:rsidRPr="008A4712">
        <w:rPr>
          <w:sz w:val="24"/>
          <w:szCs w:val="24"/>
        </w:rPr>
        <w:t>provide a simple measure for organism complexity and therefore metabolic capacity</w:t>
      </w:r>
      <w:r w:rsidR="001B0B42" w:rsidRPr="008A4712">
        <w:rPr>
          <w:sz w:val="24"/>
          <w:szCs w:val="24"/>
        </w:rPr>
        <w:t xml:space="preserve">. </w:t>
      </w:r>
      <w:r w:rsidR="0094768D" w:rsidRPr="008A4712">
        <w:rPr>
          <w:sz w:val="24"/>
          <w:szCs w:val="24"/>
        </w:rPr>
        <w:t xml:space="preserve">A more detailed and representative procedure, utilises diffusion maps which creates a coordinate system to span the bacterial metabolic niche </w:t>
      </w:r>
      <w:r w:rsidR="0094768D" w:rsidRPr="008A4712">
        <w:rPr>
          <w:sz w:val="24"/>
          <w:szCs w:val="24"/>
        </w:rPr>
        <w:fldChar w:fldCharType="begin"/>
      </w:r>
      <w:r w:rsidR="0094768D" w:rsidRPr="008A4712">
        <w:rPr>
          <w:sz w:val="24"/>
          <w:szCs w:val="24"/>
        </w:rPr>
        <w:instrText xml:space="preserve"> ADDIN ZOTERO_ITEM CSL_CITATION {"citationID":"v1mGk368","properties":{"formattedCitation":"(Fahimipour and Gross, 2020)","plainCitation":"(Fahimipour and Gross, 2020)","noteIndex":0},"citationItems":[{"id":301,"uris":["http://zotero.org/users/11323729/items/HHQBTUJS"],"itemData":{"id":301,"type":"article-journal","abstract":"The rise in the availability of bacterial genomes defines a need for synthesis: abstracting from individual taxa, to see larger patterns of bacterial lifestyles across systems. A key concept for such synthesis in ecology is the niche, the set of capabilities that enables a population’s persistence and defines its impact on the environment. The set of possible niches forms the niche space, a conceptual space delineating ways in which persistence in a system is possible. Here we use manifold learning to map the space of metabolic networks representing thousands of bacterial genera. The results suggest a metabolic niche space comprising a collection of discrete clusters and branching manifolds, which constitute strategies spanning life in different habitats and hosts. We further demonstrate that communities from similar ecosystem types map to characteristic regions of this functional coordinate system, permitting coarse-graining of microbiomes in terms of ecological niches that may be filled.","container-title":"Nature Communications","DOI":"10.1038/s41467-020-18695-z","ISSN":"2041-1723","issue":"1","journalAbbreviation":"Nat Commun","language":"en","license":"2020 This is a U.S. government work and not under copyright protection in the U.S.; foreign copyright protection may apply","note":"publisher: Nature Publishing Group","page":"4887","source":"www.nature.com","title":"Mapping the bacterial metabolic niche space","volume":"11","author":[{"family":"Fahimipour","given":"Ashkaan K."},{"family":"Gross","given":"Thilo"}],"issued":{"date-parts":[["2020",9,28]]}}}],"schema":"https://github.com/citation-style-language/schema/raw/master/csl-citation.json"} </w:instrText>
      </w:r>
      <w:r w:rsidR="0094768D" w:rsidRPr="008A4712">
        <w:rPr>
          <w:sz w:val="24"/>
          <w:szCs w:val="24"/>
        </w:rPr>
        <w:fldChar w:fldCharType="separate"/>
      </w:r>
      <w:r w:rsidR="0094768D" w:rsidRPr="008A4712">
        <w:rPr>
          <w:rFonts w:ascii="Aptos" w:hAnsi="Aptos"/>
          <w:sz w:val="24"/>
          <w:szCs w:val="24"/>
        </w:rPr>
        <w:t>(Fahimipour and Gross, 2020)</w:t>
      </w:r>
      <w:r w:rsidR="0094768D" w:rsidRPr="008A4712">
        <w:rPr>
          <w:sz w:val="24"/>
          <w:szCs w:val="24"/>
        </w:rPr>
        <w:fldChar w:fldCharType="end"/>
      </w:r>
      <w:r w:rsidR="00ED421E" w:rsidRPr="008A4712">
        <w:rPr>
          <w:sz w:val="24"/>
          <w:szCs w:val="24"/>
        </w:rPr>
        <w:t xml:space="preserve"> where presence or absence </w:t>
      </w:r>
      <w:r w:rsidR="00296849" w:rsidRPr="008A4712">
        <w:rPr>
          <w:sz w:val="24"/>
          <w:szCs w:val="24"/>
        </w:rPr>
        <w:t xml:space="preserve">of metabolic traits are </w:t>
      </w:r>
      <w:r w:rsidR="00ED421E" w:rsidRPr="008A4712">
        <w:rPr>
          <w:sz w:val="24"/>
          <w:szCs w:val="24"/>
        </w:rPr>
        <w:t xml:space="preserve">inferred from </w:t>
      </w:r>
      <w:r w:rsidR="00A600F2" w:rsidRPr="008A4712">
        <w:rPr>
          <w:sz w:val="24"/>
          <w:szCs w:val="24"/>
        </w:rPr>
        <w:t xml:space="preserve">annotated </w:t>
      </w:r>
      <w:r w:rsidR="00ED421E" w:rsidRPr="008A4712">
        <w:rPr>
          <w:sz w:val="24"/>
          <w:szCs w:val="24"/>
        </w:rPr>
        <w:t>genomes</w:t>
      </w:r>
      <w:r w:rsidR="00136CC2" w:rsidRPr="008A4712">
        <w:rPr>
          <w:sz w:val="24"/>
          <w:szCs w:val="24"/>
        </w:rPr>
        <w:t xml:space="preserve">. </w:t>
      </w:r>
    </w:p>
    <w:p w14:paraId="272D02D4" w14:textId="22388399" w:rsidR="002013AA" w:rsidRPr="008A4712" w:rsidRDefault="002013AA" w:rsidP="00C22D70">
      <w:pPr>
        <w:pStyle w:val="Heading4"/>
        <w:spacing w:line="360" w:lineRule="auto"/>
        <w:rPr>
          <w:sz w:val="24"/>
          <w:szCs w:val="24"/>
        </w:rPr>
      </w:pPr>
      <w:r w:rsidRPr="008A4712">
        <w:rPr>
          <w:sz w:val="24"/>
          <w:szCs w:val="24"/>
        </w:rPr>
        <w:t xml:space="preserve">How can </w:t>
      </w:r>
      <w:r w:rsidR="00987D74" w:rsidRPr="008A4712">
        <w:rPr>
          <w:sz w:val="24"/>
          <w:szCs w:val="24"/>
        </w:rPr>
        <w:t>the realised niche be quantified?</w:t>
      </w:r>
    </w:p>
    <w:p w14:paraId="4BE4363F" w14:textId="0434D506" w:rsidR="00460B8A" w:rsidRPr="008A4712" w:rsidRDefault="00987D74" w:rsidP="00C22D70">
      <w:pPr>
        <w:spacing w:line="360" w:lineRule="auto"/>
        <w:rPr>
          <w:sz w:val="24"/>
          <w:szCs w:val="24"/>
        </w:rPr>
      </w:pPr>
      <w:r w:rsidRPr="008A4712">
        <w:rPr>
          <w:sz w:val="24"/>
          <w:szCs w:val="24"/>
        </w:rPr>
        <w:t xml:space="preserve">The realised niche defines the </w:t>
      </w:r>
      <w:r w:rsidR="00347F46" w:rsidRPr="008A4712">
        <w:rPr>
          <w:sz w:val="24"/>
          <w:szCs w:val="24"/>
        </w:rPr>
        <w:t>actual occupied niche of a prokaryote</w:t>
      </w:r>
      <w:r w:rsidR="00F96CDE" w:rsidRPr="008A4712">
        <w:rPr>
          <w:sz w:val="24"/>
          <w:szCs w:val="24"/>
        </w:rPr>
        <w:t xml:space="preserve"> – </w:t>
      </w:r>
      <w:r w:rsidR="00392B22" w:rsidRPr="008A4712">
        <w:rPr>
          <w:sz w:val="24"/>
          <w:szCs w:val="24"/>
        </w:rPr>
        <w:t>which includes</w:t>
      </w:r>
      <w:r w:rsidR="00F96CDE" w:rsidRPr="008A4712">
        <w:rPr>
          <w:sz w:val="24"/>
          <w:szCs w:val="24"/>
        </w:rPr>
        <w:t xml:space="preserve"> metabolising environmental resources for maintenance processes and </w:t>
      </w:r>
      <w:r w:rsidR="00460B8A" w:rsidRPr="008A4712">
        <w:rPr>
          <w:sz w:val="24"/>
          <w:szCs w:val="24"/>
        </w:rPr>
        <w:t xml:space="preserve">biomass synthesis. </w:t>
      </w:r>
      <w:r w:rsidR="00350712" w:rsidRPr="008A4712">
        <w:rPr>
          <w:sz w:val="24"/>
          <w:szCs w:val="24"/>
        </w:rPr>
        <w:t xml:space="preserve">Maintenance processes may include extracellular enzyme production (for </w:t>
      </w:r>
      <w:r w:rsidR="007004B8" w:rsidRPr="008A4712">
        <w:rPr>
          <w:sz w:val="24"/>
          <w:szCs w:val="24"/>
        </w:rPr>
        <w:t xml:space="preserve">resource </w:t>
      </w:r>
      <w:r w:rsidR="00350712" w:rsidRPr="008A4712">
        <w:rPr>
          <w:sz w:val="24"/>
          <w:szCs w:val="24"/>
        </w:rPr>
        <w:t>degradation), repair, maintaining osmotic balance, signalling and motility</w:t>
      </w:r>
      <w:r w:rsidR="007004B8" w:rsidRPr="008A4712">
        <w:rPr>
          <w:sz w:val="24"/>
          <w:szCs w:val="24"/>
        </w:rPr>
        <w:t xml:space="preserve"> </w:t>
      </w:r>
      <w:r w:rsidR="007004B8" w:rsidRPr="008A4712">
        <w:rPr>
          <w:sz w:val="24"/>
          <w:szCs w:val="24"/>
        </w:rPr>
        <w:fldChar w:fldCharType="begin"/>
      </w:r>
      <w:r w:rsidR="007004B8" w:rsidRPr="008A4712">
        <w:rPr>
          <w:sz w:val="24"/>
          <w:szCs w:val="24"/>
        </w:rPr>
        <w:instrText xml:space="preserve"> ADDIN ZOTERO_ITEM CSL_CITATION {"citationID":"mmS9y3zI","properties":{"formattedCitation":"(Malik et al., 2020)","plainCitation":"(Malik et al., 2020)","noteIndex":0},"citationItems":[{"id":293,"uris":["http://zotero.org/users/11323729/items/YVFIDYIN"],"itemData":{"id":293,"type":"article-journal","container-title":"The ISME Journal","DOI":"10.1038/s41396-019-0510-0","ISSN":"1751-7362","issue":"1","journalAbbreviation":"The ISME Journal","page":"1-9","source":"Silverchair","title":"Defining trait-based microbial strategies with consequences for soil carbon cycling under climate change","volume":"14","author":[{"family":"Malik","given":"Ashish A"},{"family":"Martiny","given":"Jennifer B H"},{"family":"Brodie","given":"Eoin L"},{"family":"Martiny","given":"Adam C"},{"family":"Treseder","given":"Kathleen K"},{"family":"Allison","given":"Steven D"}],"issued":{"date-parts":[["2020",1,1]]}}}],"schema":"https://github.com/citation-style-language/schema/raw/master/csl-citation.json"} </w:instrText>
      </w:r>
      <w:r w:rsidR="007004B8" w:rsidRPr="008A4712">
        <w:rPr>
          <w:sz w:val="24"/>
          <w:szCs w:val="24"/>
        </w:rPr>
        <w:fldChar w:fldCharType="separate"/>
      </w:r>
      <w:r w:rsidR="007004B8" w:rsidRPr="008A4712">
        <w:rPr>
          <w:rFonts w:ascii="Aptos" w:hAnsi="Aptos"/>
          <w:sz w:val="24"/>
          <w:szCs w:val="24"/>
        </w:rPr>
        <w:t>(Malik et al., 2020)</w:t>
      </w:r>
      <w:r w:rsidR="007004B8" w:rsidRPr="008A4712">
        <w:rPr>
          <w:sz w:val="24"/>
          <w:szCs w:val="24"/>
        </w:rPr>
        <w:fldChar w:fldCharType="end"/>
      </w:r>
      <w:r w:rsidR="00350712" w:rsidRPr="008A4712">
        <w:rPr>
          <w:sz w:val="24"/>
          <w:szCs w:val="24"/>
        </w:rPr>
        <w:t>.</w:t>
      </w:r>
      <w:r w:rsidR="00B5345F" w:rsidRPr="008A4712">
        <w:rPr>
          <w:sz w:val="24"/>
          <w:szCs w:val="24"/>
        </w:rPr>
        <w:t xml:space="preserve"> Prokaryotes</w:t>
      </w:r>
      <w:r w:rsidR="00114967" w:rsidRPr="008A4712">
        <w:rPr>
          <w:sz w:val="24"/>
          <w:szCs w:val="24"/>
        </w:rPr>
        <w:t xml:space="preserve"> differ in their maintenance requirements and therefore require different quantities and types of environmental resources. To investigate which resources are required,</w:t>
      </w:r>
      <w:r w:rsidR="008A482D" w:rsidRPr="008A4712">
        <w:rPr>
          <w:sz w:val="24"/>
          <w:szCs w:val="24"/>
        </w:rPr>
        <w:t xml:space="preserve"> experimental </w:t>
      </w:r>
      <w:r w:rsidR="00271695" w:rsidRPr="008A4712">
        <w:rPr>
          <w:sz w:val="24"/>
          <w:szCs w:val="24"/>
        </w:rPr>
        <w:t>culturing approaches</w:t>
      </w:r>
      <w:r w:rsidR="008A482D" w:rsidRPr="008A4712">
        <w:rPr>
          <w:sz w:val="24"/>
          <w:szCs w:val="24"/>
        </w:rPr>
        <w:t xml:space="preserve"> may highlight which growth media specific prokaryotes are best cultured on. </w:t>
      </w:r>
    </w:p>
    <w:p w14:paraId="383D199A" w14:textId="7D9A8417" w:rsidR="009619FC" w:rsidRPr="008A4712" w:rsidRDefault="009619FC" w:rsidP="00C22D70">
      <w:pPr>
        <w:pStyle w:val="Heading4"/>
        <w:spacing w:line="360" w:lineRule="auto"/>
        <w:rPr>
          <w:sz w:val="24"/>
          <w:szCs w:val="24"/>
        </w:rPr>
      </w:pPr>
      <w:r w:rsidRPr="008A4712">
        <w:rPr>
          <w:sz w:val="24"/>
          <w:szCs w:val="24"/>
        </w:rPr>
        <w:lastRenderedPageBreak/>
        <w:t xml:space="preserve">How can we gather information on </w:t>
      </w:r>
      <w:r w:rsidR="005053AF" w:rsidRPr="008A4712">
        <w:rPr>
          <w:sz w:val="24"/>
          <w:szCs w:val="24"/>
        </w:rPr>
        <w:t>optimal growth media?</w:t>
      </w:r>
    </w:p>
    <w:p w14:paraId="5E8F8764" w14:textId="30296BC5" w:rsidR="00A43EF8" w:rsidRPr="008A4712" w:rsidRDefault="00796089" w:rsidP="00C22D70">
      <w:pPr>
        <w:spacing w:line="360" w:lineRule="auto"/>
        <w:rPr>
          <w:sz w:val="24"/>
          <w:szCs w:val="24"/>
        </w:rPr>
      </w:pPr>
      <w:r w:rsidRPr="008A4712">
        <w:rPr>
          <w:sz w:val="24"/>
          <w:szCs w:val="24"/>
        </w:rPr>
        <w:t xml:space="preserve">Culture media have been catalogued previously into the KOMODO database which </w:t>
      </w:r>
      <w:r w:rsidR="00335E78" w:rsidRPr="008A4712">
        <w:rPr>
          <w:sz w:val="24"/>
          <w:szCs w:val="24"/>
        </w:rPr>
        <w:t xml:space="preserve">utilised media recipes in the DSMZ repository and </w:t>
      </w:r>
      <w:r w:rsidR="00752261" w:rsidRPr="008A4712">
        <w:rPr>
          <w:sz w:val="24"/>
          <w:szCs w:val="24"/>
        </w:rPr>
        <w:t>identified microbe</w:t>
      </w:r>
      <w:r w:rsidR="006D62B2" w:rsidRPr="008A4712">
        <w:rPr>
          <w:sz w:val="24"/>
          <w:szCs w:val="24"/>
        </w:rPr>
        <w:t>-</w:t>
      </w:r>
      <w:r w:rsidR="00752261" w:rsidRPr="008A4712">
        <w:rPr>
          <w:sz w:val="24"/>
          <w:szCs w:val="24"/>
        </w:rPr>
        <w:t>strain</w:t>
      </w:r>
      <w:r w:rsidR="006D62B2" w:rsidRPr="008A4712">
        <w:rPr>
          <w:sz w:val="24"/>
          <w:szCs w:val="24"/>
        </w:rPr>
        <w:t xml:space="preserve"> </w:t>
      </w:r>
      <w:r w:rsidR="00752261" w:rsidRPr="008A4712">
        <w:rPr>
          <w:sz w:val="24"/>
          <w:szCs w:val="24"/>
        </w:rPr>
        <w:t>media combinations</w:t>
      </w:r>
      <w:r w:rsidR="00166BBE" w:rsidRPr="008A4712">
        <w:rPr>
          <w:sz w:val="24"/>
          <w:szCs w:val="24"/>
        </w:rPr>
        <w:t xml:space="preserve"> </w:t>
      </w:r>
      <w:r w:rsidR="00166BBE" w:rsidRPr="008A4712">
        <w:rPr>
          <w:sz w:val="24"/>
          <w:szCs w:val="24"/>
        </w:rPr>
        <w:fldChar w:fldCharType="begin"/>
      </w:r>
      <w:r w:rsidR="00166BBE" w:rsidRPr="008A4712">
        <w:rPr>
          <w:sz w:val="24"/>
          <w:szCs w:val="24"/>
        </w:rPr>
        <w:instrText xml:space="preserve"> ADDIN ZOTERO_ITEM CSL_CITATION {"citationID":"c1lRd1lJ","properties":{"formattedCitation":"(Oberhardt et al., 2015)","plainCitation":"(Oberhardt et al., 2015)","noteIndex":0},"citationItems":[{"id":286,"uris":["http://zotero.org/users/11323729/items/LJRNCNMN"],"itemData":{"id":286,"type":"article-journal","abstract":"Culturing microorganisms is a critical step in understanding and utilizing microbial life. Here we map the landscape of existing culture media by extracting natural-language media recipes into a Known Media Database (KOMODO), which includes &gt;18,000 strain–media combinations, &gt;3300 media variants and compound concentrations (the entire collection of the Leibniz Institute DSMZ repository). Using KOMODO, we show that although media are usually tuned for individual strains using biologically common salts, trace metals and vitamins/cofactors are the most differentiating components between defined media of strains within a genus. We leverage KOMODO to predict new organism–media pairings using a transitivity property (74% growth in new in vitro experiments) and a phylogeny-based collaborative filtering tool (83% growth in new in vitro experiments and stronger growth on predicted well-scored versus poorly scored media). These resources are integrated into a web-based platform that predicts media given an organism’s 16S rDNA sequence, facilitating future cultivation efforts.","container-title":"Nature Communications","DOI":"10.1038/ncomms9493","ISSN":"2041-1723","issue":"1","journalAbbreviation":"Nat Commun","language":"en","license":"2015 The Author(s)","note":"publisher: Nature Publishing Group","page":"8493","source":"www.nature.com","title":"Harnessing the landscape of microbial culture media to predict new organism–media pairings","volume":"6","author":[{"family":"Oberhardt","given":"Matthew A."},{"family":"Zarecki","given":"Raphy"},{"family":"Gronow","given":"Sabine"},{"family":"Lang","given":"Elke"},{"family":"Klenk","given":"Hans-Peter"},{"family":"Gophna","given":"Uri"},{"family":"Ruppin","given":"Eytan"}],"issued":{"date-parts":[["2015",10,13]]}}}],"schema":"https://github.com/citation-style-language/schema/raw/master/csl-citation.json"} </w:instrText>
      </w:r>
      <w:r w:rsidR="00166BBE" w:rsidRPr="008A4712">
        <w:rPr>
          <w:sz w:val="24"/>
          <w:szCs w:val="24"/>
        </w:rPr>
        <w:fldChar w:fldCharType="separate"/>
      </w:r>
      <w:r w:rsidR="00166BBE" w:rsidRPr="008A4712">
        <w:rPr>
          <w:rFonts w:ascii="Aptos" w:hAnsi="Aptos"/>
          <w:sz w:val="24"/>
          <w:szCs w:val="24"/>
        </w:rPr>
        <w:t>(Oberhardt et al., 2015)</w:t>
      </w:r>
      <w:r w:rsidR="00166BBE" w:rsidRPr="008A4712">
        <w:rPr>
          <w:sz w:val="24"/>
          <w:szCs w:val="24"/>
        </w:rPr>
        <w:fldChar w:fldCharType="end"/>
      </w:r>
      <w:r w:rsidR="00752261" w:rsidRPr="008A4712">
        <w:rPr>
          <w:sz w:val="24"/>
          <w:szCs w:val="24"/>
        </w:rPr>
        <w:t xml:space="preserve">. </w:t>
      </w:r>
      <w:r w:rsidR="0026565D" w:rsidRPr="008A4712">
        <w:rPr>
          <w:sz w:val="24"/>
          <w:szCs w:val="24"/>
        </w:rPr>
        <w:t xml:space="preserve">However, </w:t>
      </w:r>
      <w:r w:rsidR="003C2DCD" w:rsidRPr="008A4712">
        <w:rPr>
          <w:sz w:val="24"/>
          <w:szCs w:val="24"/>
        </w:rPr>
        <w:t xml:space="preserve">because the database is no longer maintained and catalogued only a </w:t>
      </w:r>
      <w:r w:rsidR="00D341D1" w:rsidRPr="008A4712">
        <w:rPr>
          <w:sz w:val="24"/>
          <w:szCs w:val="24"/>
        </w:rPr>
        <w:t xml:space="preserve">small number of the currently used growth media, the DSMZ developed the more comprehensive MediaDive database </w:t>
      </w:r>
      <w:r w:rsidR="00D341D1" w:rsidRPr="008A4712">
        <w:rPr>
          <w:sz w:val="24"/>
          <w:szCs w:val="24"/>
        </w:rPr>
        <w:fldChar w:fldCharType="begin"/>
      </w:r>
      <w:r w:rsidR="00D341D1" w:rsidRPr="008A4712">
        <w:rPr>
          <w:sz w:val="24"/>
          <w:szCs w:val="24"/>
        </w:rPr>
        <w:instrText xml:space="preserve"> ADDIN ZOTERO_ITEM CSL_CITATION {"citationID":"LUQXr8PY","properties":{"formattedCitation":"(Koblitz et al., 2023)","plainCitation":"(Koblitz et al., 2023)","noteIndex":0},"citationItems":[{"id":304,"uris":["http://zotero.org/users/11323729/items/4MEHEKAL"],"itemData":{"id":304,"type":"article-journal","abstract":"We present MediaDive (https://mediadive.dsmz.de), a comprehensive and expert-curated cultivation media database, which comprises recipes, instructions and molecular compositions of &gt;3200 standardized cultivation media for &gt;40 000 microbial strains from all domains of life. MediaDive is designed to enable broad range applications from every-day-use in research and diagnostic laboratories to knowledge-driven support of new media design and artificial intelligence-driven data mining. It offers a number of intuitive search functions and comparison tools, for example to identify media for related taxonomic groups and to integrate strain-specific modifications. Besides classical PDF archiving and printing, the state-of-the-art website allows paperless use of media recipes on mobile devices for convenient wet-lab use. In addition, data can be retrieved using a RESTful web service for large-scale data analyses. An internal editor interface ensures continuous extension and curation of media by cultivation experts from the Leibniz Institute DSMZ, which is interlinked with the growing microbial collections at DSMZ. External user engagement is covered by a dedicated media builder tool. The standardized and programmatically accessible data will foster new approaches for the design of cultivation media to target the vast majority of uncultured microorganisms.","container-title":"Nucleic Acids Research","DOI":"10.1093/nar/gkac803","ISSN":"1362-4962","issue":"D1","journalAbbreviation":"Nucleic Acids Res","language":"eng","note":"PMID: 36134710\nPMCID: PMC9825534","page":"D1531-D1538","source":"PubMed","title":"MediaDive: the expert-curated cultivation media database","title-short":"MediaDive","volume":"51","author":[{"family":"Koblitz","given":"Julia"},{"family":"Halama","given":"Philipp"},{"family":"Spring","given":"Stefan"},{"family":"Thiel","given":"Vera"},{"family":"Baschien","given":"Christiane"},{"family":"Hahnke","given":"Richard L."},{"family":"Pester","given":"Michael"},{"family":"Overmann","given":"Jörg"},{"family":"Reimer","given":"Lorenz Christian"}],"issued":{"date-parts":[["2023",1,6]]}}}],"schema":"https://github.com/citation-style-language/schema/raw/master/csl-citation.json"} </w:instrText>
      </w:r>
      <w:r w:rsidR="00D341D1" w:rsidRPr="008A4712">
        <w:rPr>
          <w:sz w:val="24"/>
          <w:szCs w:val="24"/>
        </w:rPr>
        <w:fldChar w:fldCharType="separate"/>
      </w:r>
      <w:r w:rsidR="00D341D1" w:rsidRPr="008A4712">
        <w:rPr>
          <w:rFonts w:ascii="Aptos" w:hAnsi="Aptos"/>
          <w:sz w:val="24"/>
          <w:szCs w:val="24"/>
        </w:rPr>
        <w:t>(Koblitz et al., 2023)</w:t>
      </w:r>
      <w:r w:rsidR="00D341D1" w:rsidRPr="008A4712">
        <w:rPr>
          <w:sz w:val="24"/>
          <w:szCs w:val="24"/>
        </w:rPr>
        <w:fldChar w:fldCharType="end"/>
      </w:r>
      <w:r w:rsidR="00C33255" w:rsidRPr="008A4712">
        <w:rPr>
          <w:sz w:val="24"/>
          <w:szCs w:val="24"/>
        </w:rPr>
        <w:t xml:space="preserve"> which co</w:t>
      </w:r>
      <w:r w:rsidR="00A43EF8" w:rsidRPr="008A4712">
        <w:rPr>
          <w:sz w:val="24"/>
          <w:szCs w:val="24"/>
        </w:rPr>
        <w:t>nverts</w:t>
      </w:r>
      <w:r w:rsidR="00C33255" w:rsidRPr="008A4712">
        <w:rPr>
          <w:sz w:val="24"/>
          <w:szCs w:val="24"/>
        </w:rPr>
        <w:t xml:space="preserve"> the complete DSMZ </w:t>
      </w:r>
      <w:r w:rsidR="00A43EF8" w:rsidRPr="008A4712">
        <w:rPr>
          <w:sz w:val="24"/>
          <w:szCs w:val="24"/>
        </w:rPr>
        <w:t xml:space="preserve">collection of growth media into </w:t>
      </w:r>
      <w:r w:rsidR="001D1DFB" w:rsidRPr="008A4712">
        <w:rPr>
          <w:sz w:val="24"/>
          <w:szCs w:val="24"/>
        </w:rPr>
        <w:t>standardized recipes</w:t>
      </w:r>
      <w:r w:rsidR="00A43EF8" w:rsidRPr="008A4712">
        <w:rPr>
          <w:sz w:val="24"/>
          <w:szCs w:val="24"/>
        </w:rPr>
        <w:t xml:space="preserve">. </w:t>
      </w:r>
      <w:r w:rsidR="00635C36" w:rsidRPr="008A4712">
        <w:rPr>
          <w:sz w:val="24"/>
          <w:szCs w:val="24"/>
        </w:rPr>
        <w:t xml:space="preserve">This database contains growth media catalogued by resource composition, alongside </w:t>
      </w:r>
      <w:r w:rsidR="00756E78" w:rsidRPr="008A4712">
        <w:rPr>
          <w:sz w:val="24"/>
          <w:szCs w:val="24"/>
        </w:rPr>
        <w:t xml:space="preserve">which prokaryotes grow optimally. </w:t>
      </w:r>
    </w:p>
    <w:p w14:paraId="6AAB0E7E" w14:textId="77777777" w:rsidR="00522791" w:rsidRPr="008A4712" w:rsidRDefault="00522791" w:rsidP="00C22D70">
      <w:pPr>
        <w:pStyle w:val="Heading4"/>
        <w:spacing w:line="360" w:lineRule="auto"/>
        <w:rPr>
          <w:sz w:val="24"/>
          <w:szCs w:val="24"/>
        </w:rPr>
      </w:pPr>
      <w:r w:rsidRPr="008A4712">
        <w:rPr>
          <w:sz w:val="24"/>
          <w:szCs w:val="24"/>
        </w:rPr>
        <w:t>What do we know already about the metabolic fundamental niche?</w:t>
      </w:r>
    </w:p>
    <w:p w14:paraId="0BC6152F" w14:textId="593C9135" w:rsidR="008B6D13" w:rsidRPr="008A4712" w:rsidRDefault="00A510B3" w:rsidP="00C22D70">
      <w:pPr>
        <w:spacing w:line="360" w:lineRule="auto"/>
        <w:rPr>
          <w:sz w:val="24"/>
          <w:szCs w:val="24"/>
        </w:rPr>
      </w:pPr>
      <w:r w:rsidRPr="008A4712">
        <w:rPr>
          <w:sz w:val="24"/>
          <w:szCs w:val="24"/>
        </w:rPr>
        <w:t>The metabolic niche space can be visualised as filamentous with branches from a common origin ending in clusters</w:t>
      </w:r>
      <w:r w:rsidR="008B6D13" w:rsidRPr="008A4712">
        <w:rPr>
          <w:sz w:val="24"/>
          <w:szCs w:val="24"/>
        </w:rPr>
        <w:t xml:space="preserve"> </w:t>
      </w:r>
      <w:r w:rsidR="008B6D13" w:rsidRPr="008A4712">
        <w:rPr>
          <w:sz w:val="24"/>
          <w:szCs w:val="24"/>
        </w:rPr>
        <w:fldChar w:fldCharType="begin"/>
      </w:r>
      <w:r w:rsidR="008B6D13" w:rsidRPr="008A4712">
        <w:rPr>
          <w:sz w:val="24"/>
          <w:szCs w:val="24"/>
        </w:rPr>
        <w:instrText xml:space="preserve"> ADDIN ZOTERO_ITEM CSL_CITATION {"citationID":"TToVMsmA","properties":{"formattedCitation":"(Fahimipour and Gross, 2020)","plainCitation":"(Fahimipour and Gross, 2020)","noteIndex":0},"citationItems":[{"id":301,"uris":["http://zotero.org/users/11323729/items/HHQBTUJS"],"itemData":{"id":301,"type":"article-journal","abstract":"The rise in the availability of bacterial genomes defines a need for synthesis: abstracting from individual taxa, to see larger patterns of bacterial lifestyles across systems. A key concept for such synthesis in ecology is the niche, the set of capabilities that enables a population’s persistence and defines its impact on the environment. The set of possible niches forms the niche space, a conceptual space delineating ways in which persistence in a system is possible. Here we use manifold learning to map the space of metabolic networks representing thousands of bacterial genera. The results suggest a metabolic niche space comprising a collection of discrete clusters and branching manifolds, which constitute strategies spanning life in different habitats and hosts. We further demonstrate that communities from similar ecosystem types map to characteristic regions of this functional coordinate system, permitting coarse-graining of microbiomes in terms of ecological niches that may be filled.","container-title":"Nature Communications","DOI":"10.1038/s41467-020-18695-z","ISSN":"2041-1723","issue":"1","journalAbbreviation":"Nat Commun","language":"en","license":"2020 This is a U.S. government work and not under copyright protection in the U.S.; foreign copyright protection may apply","note":"publisher: Nature Publishing Group","page":"4887","source":"www.nature.com","title":"Mapping the bacterial metabolic niche space","volume":"11","author":[{"family":"Fahimipour","given":"Ashkaan K."},{"family":"Gross","given":"Thilo"}],"issued":{"date-parts":[["2020",9,28]]}}}],"schema":"https://github.com/citation-style-language/schema/raw/master/csl-citation.json"} </w:instrText>
      </w:r>
      <w:r w:rsidR="008B6D13" w:rsidRPr="008A4712">
        <w:rPr>
          <w:sz w:val="24"/>
          <w:szCs w:val="24"/>
        </w:rPr>
        <w:fldChar w:fldCharType="separate"/>
      </w:r>
      <w:r w:rsidR="008B6D13" w:rsidRPr="008A4712">
        <w:rPr>
          <w:rFonts w:ascii="Aptos" w:hAnsi="Aptos"/>
          <w:sz w:val="24"/>
          <w:szCs w:val="24"/>
        </w:rPr>
        <w:t>(Fahimipour and Gross, 2020)</w:t>
      </w:r>
      <w:r w:rsidR="008B6D13" w:rsidRPr="008A4712">
        <w:rPr>
          <w:sz w:val="24"/>
          <w:szCs w:val="24"/>
        </w:rPr>
        <w:fldChar w:fldCharType="end"/>
      </w:r>
      <w:r w:rsidRPr="008A4712">
        <w:rPr>
          <w:sz w:val="24"/>
          <w:szCs w:val="24"/>
        </w:rPr>
        <w:t xml:space="preserve">. This demonstrates that there are large areas of niche space which are </w:t>
      </w:r>
      <w:r w:rsidR="008B6D13" w:rsidRPr="008A4712">
        <w:rPr>
          <w:sz w:val="24"/>
          <w:szCs w:val="24"/>
        </w:rPr>
        <w:t>unoccupied -</w:t>
      </w:r>
      <w:r w:rsidRPr="008A4712">
        <w:rPr>
          <w:sz w:val="24"/>
          <w:szCs w:val="24"/>
        </w:rPr>
        <w:t xml:space="preserve"> either due to being suboptimal and redundant, or </w:t>
      </w:r>
      <w:r w:rsidR="008B6D13" w:rsidRPr="008A4712">
        <w:rPr>
          <w:sz w:val="24"/>
          <w:szCs w:val="24"/>
        </w:rPr>
        <w:t xml:space="preserve">yet to be identified. </w:t>
      </w:r>
      <w:r w:rsidR="00FB64E4" w:rsidRPr="008A4712">
        <w:rPr>
          <w:sz w:val="24"/>
          <w:szCs w:val="24"/>
        </w:rPr>
        <w:t xml:space="preserve">Through 2D mapping of diffusion variables it is also evident that there is a general correlation with metabolic clusters and taxonomic class, indicating that phylogenetic similarities </w:t>
      </w:r>
      <w:r w:rsidR="00576901" w:rsidRPr="008A4712">
        <w:rPr>
          <w:sz w:val="24"/>
          <w:szCs w:val="24"/>
        </w:rPr>
        <w:t>correlate</w:t>
      </w:r>
      <w:r w:rsidR="00FB64E4" w:rsidRPr="008A4712">
        <w:rPr>
          <w:sz w:val="24"/>
          <w:szCs w:val="24"/>
        </w:rPr>
        <w:t xml:space="preserve"> roughly to metabolic similarities. </w:t>
      </w:r>
      <w:r w:rsidR="00516C21" w:rsidRPr="008A4712">
        <w:rPr>
          <w:sz w:val="24"/>
          <w:szCs w:val="24"/>
        </w:rPr>
        <w:t xml:space="preserve">It would therefore be expected that more closely related prokaryotes would have closely overlapping resource niches. </w:t>
      </w:r>
    </w:p>
    <w:p w14:paraId="5EC1776C" w14:textId="041FD009" w:rsidR="00E121D6" w:rsidRPr="008A4712" w:rsidRDefault="00156F1F" w:rsidP="00C22D70">
      <w:pPr>
        <w:pStyle w:val="Heading4"/>
        <w:spacing w:line="360" w:lineRule="auto"/>
        <w:rPr>
          <w:sz w:val="24"/>
          <w:szCs w:val="24"/>
        </w:rPr>
      </w:pPr>
      <w:r w:rsidRPr="008A4712">
        <w:rPr>
          <w:sz w:val="24"/>
          <w:szCs w:val="24"/>
        </w:rPr>
        <w:t xml:space="preserve">What do we know already about </w:t>
      </w:r>
      <w:r w:rsidR="00E121D6" w:rsidRPr="008A4712">
        <w:rPr>
          <w:sz w:val="24"/>
          <w:szCs w:val="24"/>
        </w:rPr>
        <w:t>resource requirements defin</w:t>
      </w:r>
      <w:r w:rsidR="00024838" w:rsidRPr="008A4712">
        <w:rPr>
          <w:sz w:val="24"/>
          <w:szCs w:val="24"/>
        </w:rPr>
        <w:t>ing</w:t>
      </w:r>
      <w:r w:rsidR="00E121D6" w:rsidRPr="008A4712">
        <w:rPr>
          <w:sz w:val="24"/>
          <w:szCs w:val="24"/>
        </w:rPr>
        <w:t xml:space="preserve"> niches?</w:t>
      </w:r>
    </w:p>
    <w:p w14:paraId="3B916630" w14:textId="4BC1AA32" w:rsidR="00066923" w:rsidRPr="008A4712" w:rsidRDefault="00C41216" w:rsidP="00C22D70">
      <w:pPr>
        <w:spacing w:line="360" w:lineRule="auto"/>
        <w:rPr>
          <w:sz w:val="24"/>
          <w:szCs w:val="24"/>
        </w:rPr>
      </w:pPr>
      <w:r w:rsidRPr="008A4712">
        <w:rPr>
          <w:sz w:val="24"/>
          <w:szCs w:val="24"/>
        </w:rPr>
        <w:t xml:space="preserve">The effects of resource abundances on </w:t>
      </w:r>
      <w:r w:rsidR="00422DC0" w:rsidRPr="008A4712">
        <w:rPr>
          <w:sz w:val="24"/>
          <w:szCs w:val="24"/>
        </w:rPr>
        <w:t>microbial communities</w:t>
      </w:r>
      <w:r w:rsidRPr="008A4712">
        <w:rPr>
          <w:sz w:val="24"/>
          <w:szCs w:val="24"/>
        </w:rPr>
        <w:t xml:space="preserve"> are documented</w:t>
      </w:r>
      <w:r w:rsidR="008A7E4D" w:rsidRPr="008A4712">
        <w:rPr>
          <w:sz w:val="24"/>
          <w:szCs w:val="24"/>
        </w:rPr>
        <w:t xml:space="preserve"> through studying community structure and </w:t>
      </w:r>
      <w:r w:rsidR="00422DC0" w:rsidRPr="008A4712">
        <w:rPr>
          <w:sz w:val="24"/>
          <w:szCs w:val="24"/>
        </w:rPr>
        <w:t xml:space="preserve">niche differentiation. </w:t>
      </w:r>
      <w:r w:rsidR="00FC7AE1" w:rsidRPr="008A4712">
        <w:rPr>
          <w:sz w:val="24"/>
          <w:szCs w:val="24"/>
        </w:rPr>
        <w:t xml:space="preserve">Niche differentiation </w:t>
      </w:r>
      <w:r w:rsidR="00AD6504" w:rsidRPr="008A4712">
        <w:rPr>
          <w:sz w:val="24"/>
          <w:szCs w:val="24"/>
        </w:rPr>
        <w:t xml:space="preserve">is the process by which </w:t>
      </w:r>
      <w:r w:rsidR="00F01DF5" w:rsidRPr="008A4712">
        <w:rPr>
          <w:sz w:val="24"/>
          <w:szCs w:val="24"/>
        </w:rPr>
        <w:t>organisms occupy different niches to subdivide resources: organisms which</w:t>
      </w:r>
      <w:r w:rsidR="00A602D5" w:rsidRPr="008A4712">
        <w:rPr>
          <w:sz w:val="24"/>
          <w:szCs w:val="24"/>
        </w:rPr>
        <w:t xml:space="preserve"> </w:t>
      </w:r>
      <w:r w:rsidR="00B90D8C" w:rsidRPr="008A4712">
        <w:rPr>
          <w:sz w:val="24"/>
          <w:szCs w:val="24"/>
        </w:rPr>
        <w:t xml:space="preserve">share trait </w:t>
      </w:r>
      <w:r w:rsidR="004C0324" w:rsidRPr="008A4712">
        <w:rPr>
          <w:sz w:val="24"/>
          <w:szCs w:val="24"/>
        </w:rPr>
        <w:t>niches</w:t>
      </w:r>
      <w:r w:rsidR="00B90D8C" w:rsidRPr="008A4712">
        <w:rPr>
          <w:sz w:val="24"/>
          <w:szCs w:val="24"/>
        </w:rPr>
        <w:t xml:space="preserve"> will undergo competitive exclusion. </w:t>
      </w:r>
      <w:r w:rsidR="00D64969" w:rsidRPr="008A4712">
        <w:rPr>
          <w:sz w:val="24"/>
          <w:szCs w:val="24"/>
        </w:rPr>
        <w:t>The degree to which niche differentiation occurs can be measured by species dissimilarity</w:t>
      </w:r>
      <w:r w:rsidR="00066923" w:rsidRPr="008A4712">
        <w:rPr>
          <w:sz w:val="24"/>
          <w:szCs w:val="24"/>
        </w:rPr>
        <w:t xml:space="preserve"> in a community. </w:t>
      </w:r>
    </w:p>
    <w:p w14:paraId="4EC8CFF9" w14:textId="2891E9CC" w:rsidR="003F2E56" w:rsidRPr="008A4712" w:rsidRDefault="00C62BF2" w:rsidP="00C22D70">
      <w:pPr>
        <w:spacing w:line="360" w:lineRule="auto"/>
        <w:rPr>
          <w:sz w:val="24"/>
          <w:szCs w:val="24"/>
        </w:rPr>
      </w:pPr>
      <w:r w:rsidRPr="008A4712">
        <w:rPr>
          <w:sz w:val="24"/>
          <w:szCs w:val="24"/>
        </w:rPr>
        <w:t xml:space="preserve">No correlation was determined between nutrient availability and </w:t>
      </w:r>
      <w:r w:rsidR="00CF7F47" w:rsidRPr="008A4712">
        <w:rPr>
          <w:sz w:val="24"/>
          <w:szCs w:val="24"/>
        </w:rPr>
        <w:t>niche differentiation (measured by NTI)</w:t>
      </w:r>
      <w:r w:rsidR="009F14FC" w:rsidRPr="008A4712">
        <w:rPr>
          <w:sz w:val="24"/>
          <w:szCs w:val="24"/>
        </w:rPr>
        <w:t xml:space="preserve"> </w:t>
      </w:r>
      <w:r w:rsidR="009F14FC" w:rsidRPr="008A4712">
        <w:rPr>
          <w:sz w:val="24"/>
          <w:szCs w:val="24"/>
        </w:rPr>
        <w:fldChar w:fldCharType="begin"/>
      </w:r>
      <w:r w:rsidR="009F14FC" w:rsidRPr="008A4712">
        <w:rPr>
          <w:sz w:val="24"/>
          <w:szCs w:val="24"/>
        </w:rPr>
        <w:instrText xml:space="preserve"> ADDIN ZOTERO_ITEM CSL_CITATION {"citationID":"x1OKIoNo","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009F14FC" w:rsidRPr="008A4712">
        <w:rPr>
          <w:sz w:val="24"/>
          <w:szCs w:val="24"/>
        </w:rPr>
        <w:fldChar w:fldCharType="separate"/>
      </w:r>
      <w:r w:rsidR="009F14FC" w:rsidRPr="008A4712">
        <w:rPr>
          <w:rFonts w:ascii="Aptos" w:hAnsi="Aptos"/>
          <w:sz w:val="24"/>
          <w:szCs w:val="24"/>
        </w:rPr>
        <w:t>(Lin et al., 2021)</w:t>
      </w:r>
      <w:r w:rsidR="009F14FC" w:rsidRPr="008A4712">
        <w:rPr>
          <w:sz w:val="24"/>
          <w:szCs w:val="24"/>
        </w:rPr>
        <w:fldChar w:fldCharType="end"/>
      </w:r>
      <w:r w:rsidR="00CF7F47" w:rsidRPr="008A4712">
        <w:rPr>
          <w:sz w:val="24"/>
          <w:szCs w:val="24"/>
        </w:rPr>
        <w:t xml:space="preserve">. </w:t>
      </w:r>
      <w:r w:rsidR="00416EE8" w:rsidRPr="008A4712">
        <w:rPr>
          <w:sz w:val="24"/>
          <w:szCs w:val="24"/>
        </w:rPr>
        <w:t>This could be due to environmental selection</w:t>
      </w:r>
      <w:r w:rsidR="00032D68" w:rsidRPr="008A4712">
        <w:rPr>
          <w:sz w:val="24"/>
          <w:szCs w:val="24"/>
        </w:rPr>
        <w:t xml:space="preserve"> (whereby </w:t>
      </w:r>
      <w:r w:rsidR="0093205F" w:rsidRPr="008A4712">
        <w:rPr>
          <w:sz w:val="24"/>
          <w:szCs w:val="24"/>
        </w:rPr>
        <w:t xml:space="preserve">shared environmental preferences cause species co-occurrence) playing a greater role than </w:t>
      </w:r>
      <w:r w:rsidR="003F2E56" w:rsidRPr="008A4712">
        <w:rPr>
          <w:sz w:val="24"/>
          <w:szCs w:val="24"/>
        </w:rPr>
        <w:t xml:space="preserve">taxa competitions (which causes exclusion). </w:t>
      </w:r>
    </w:p>
    <w:p w14:paraId="51CCB96A" w14:textId="0DCC787B" w:rsidR="009F14FC" w:rsidRPr="008A4712" w:rsidRDefault="00422DC0" w:rsidP="00C22D70">
      <w:pPr>
        <w:spacing w:line="360" w:lineRule="auto"/>
        <w:rPr>
          <w:sz w:val="24"/>
          <w:szCs w:val="24"/>
        </w:rPr>
      </w:pPr>
      <w:r w:rsidRPr="008A4712">
        <w:rPr>
          <w:sz w:val="24"/>
          <w:szCs w:val="24"/>
        </w:rPr>
        <w:t xml:space="preserve">For gradients of </w:t>
      </w:r>
      <w:r w:rsidR="00605AA9" w:rsidRPr="008A4712">
        <w:rPr>
          <w:sz w:val="24"/>
          <w:szCs w:val="24"/>
        </w:rPr>
        <w:t>increasing</w:t>
      </w:r>
      <w:r w:rsidRPr="008A4712">
        <w:rPr>
          <w:sz w:val="24"/>
          <w:szCs w:val="24"/>
        </w:rPr>
        <w:t xml:space="preserve"> </w:t>
      </w:r>
      <w:r w:rsidR="00B937D6" w:rsidRPr="008A4712">
        <w:rPr>
          <w:sz w:val="24"/>
          <w:szCs w:val="24"/>
        </w:rPr>
        <w:t xml:space="preserve">resource abundance, it was observed that community network complexity </w:t>
      </w:r>
      <w:r w:rsidR="00605AA9" w:rsidRPr="008A4712">
        <w:rPr>
          <w:sz w:val="24"/>
          <w:szCs w:val="24"/>
        </w:rPr>
        <w:t>decreased</w:t>
      </w:r>
      <w:r w:rsidR="00EF516F" w:rsidRPr="008A4712">
        <w:rPr>
          <w:sz w:val="24"/>
          <w:szCs w:val="24"/>
        </w:rPr>
        <w:t xml:space="preserve"> </w:t>
      </w:r>
      <w:r w:rsidR="00EF516F" w:rsidRPr="008A4712">
        <w:rPr>
          <w:sz w:val="24"/>
          <w:szCs w:val="24"/>
        </w:rPr>
        <w:fldChar w:fldCharType="begin"/>
      </w:r>
      <w:r w:rsidR="00EF516F" w:rsidRPr="008A4712">
        <w:rPr>
          <w:sz w:val="24"/>
          <w:szCs w:val="24"/>
        </w:rPr>
        <w:instrText xml:space="preserve"> ADDIN ZOTERO_ITEM CSL_CITATION {"citationID":"x1OKIoNo","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00EF516F" w:rsidRPr="008A4712">
        <w:rPr>
          <w:sz w:val="24"/>
          <w:szCs w:val="24"/>
        </w:rPr>
        <w:fldChar w:fldCharType="separate"/>
      </w:r>
      <w:r w:rsidR="00EF516F" w:rsidRPr="008A4712">
        <w:rPr>
          <w:rFonts w:ascii="Aptos" w:hAnsi="Aptos"/>
          <w:sz w:val="24"/>
          <w:szCs w:val="24"/>
        </w:rPr>
        <w:t>(Lin et al., 2021)</w:t>
      </w:r>
      <w:r w:rsidR="00EF516F" w:rsidRPr="008A4712">
        <w:rPr>
          <w:sz w:val="24"/>
          <w:szCs w:val="24"/>
        </w:rPr>
        <w:fldChar w:fldCharType="end"/>
      </w:r>
      <w:r w:rsidR="00131E5E" w:rsidRPr="008A4712">
        <w:rPr>
          <w:sz w:val="24"/>
          <w:szCs w:val="24"/>
        </w:rPr>
        <w:t xml:space="preserve"> </w:t>
      </w:r>
      <w:r w:rsidR="008C7B9B" w:rsidRPr="008A4712">
        <w:rPr>
          <w:sz w:val="24"/>
          <w:szCs w:val="24"/>
        </w:rPr>
        <w:t>due to</w:t>
      </w:r>
      <w:r w:rsidR="00985FE8" w:rsidRPr="008A4712">
        <w:rPr>
          <w:sz w:val="24"/>
          <w:szCs w:val="24"/>
        </w:rPr>
        <w:t xml:space="preserve"> strong environmental selection at high resource abundances. However, as resource abundance increased,</w:t>
      </w:r>
      <w:r w:rsidR="00605AA9" w:rsidRPr="008A4712">
        <w:rPr>
          <w:sz w:val="24"/>
          <w:szCs w:val="24"/>
        </w:rPr>
        <w:t xml:space="preserve"> </w:t>
      </w:r>
      <w:r w:rsidR="00F50130" w:rsidRPr="008A4712">
        <w:rPr>
          <w:sz w:val="24"/>
          <w:szCs w:val="24"/>
        </w:rPr>
        <w:t>gene</w:t>
      </w:r>
      <w:r w:rsidR="001B1631" w:rsidRPr="008A4712">
        <w:rPr>
          <w:sz w:val="24"/>
          <w:szCs w:val="24"/>
        </w:rPr>
        <w:t xml:space="preserve"> network </w:t>
      </w:r>
      <w:r w:rsidR="00F50130" w:rsidRPr="008A4712">
        <w:rPr>
          <w:sz w:val="24"/>
          <w:szCs w:val="24"/>
        </w:rPr>
        <w:lastRenderedPageBreak/>
        <w:t>complexity increased</w:t>
      </w:r>
      <w:r w:rsidR="00804FC0" w:rsidRPr="008A4712">
        <w:rPr>
          <w:sz w:val="24"/>
          <w:szCs w:val="24"/>
        </w:rPr>
        <w:t>.</w:t>
      </w:r>
      <w:r w:rsidR="00F50130" w:rsidRPr="008A4712">
        <w:rPr>
          <w:sz w:val="24"/>
          <w:szCs w:val="24"/>
        </w:rPr>
        <w:t xml:space="preserve"> This may be due to more resources facilitating more biomass </w:t>
      </w:r>
      <w:r w:rsidR="00C348C0" w:rsidRPr="008A4712">
        <w:rPr>
          <w:sz w:val="24"/>
          <w:szCs w:val="24"/>
        </w:rPr>
        <w:t>production requiring more</w:t>
      </w:r>
      <w:r w:rsidR="00F50130" w:rsidRPr="008A4712">
        <w:rPr>
          <w:sz w:val="24"/>
          <w:szCs w:val="24"/>
        </w:rPr>
        <w:t xml:space="preserve"> diverse genes and pathways. </w:t>
      </w:r>
    </w:p>
    <w:p w14:paraId="5106A863" w14:textId="3E22A2CF" w:rsidR="00A90C84" w:rsidRPr="008A4712" w:rsidRDefault="00804FC0" w:rsidP="00C22D70">
      <w:pPr>
        <w:spacing w:line="360" w:lineRule="auto"/>
        <w:rPr>
          <w:sz w:val="24"/>
          <w:szCs w:val="24"/>
        </w:rPr>
      </w:pPr>
      <w:r w:rsidRPr="008A4712">
        <w:rPr>
          <w:sz w:val="24"/>
          <w:szCs w:val="24"/>
        </w:rPr>
        <w:t xml:space="preserve"> </w:t>
      </w:r>
      <w:r w:rsidR="00F86180" w:rsidRPr="008A4712">
        <w:rPr>
          <w:sz w:val="24"/>
          <w:szCs w:val="24"/>
        </w:rPr>
        <w:t xml:space="preserve">However, </w:t>
      </w:r>
      <w:r w:rsidR="00343E17" w:rsidRPr="008A4712">
        <w:rPr>
          <w:sz w:val="24"/>
          <w:szCs w:val="24"/>
        </w:rPr>
        <w:t xml:space="preserve">phylogenetic distance between co-occurring species was observed to be greatest at intermediate resource abundances and lowest </w:t>
      </w:r>
      <w:r w:rsidR="000037EC" w:rsidRPr="008A4712">
        <w:rPr>
          <w:sz w:val="24"/>
          <w:szCs w:val="24"/>
        </w:rPr>
        <w:t xml:space="preserve">at </w:t>
      </w:r>
      <w:r w:rsidR="00094A24" w:rsidRPr="008A4712">
        <w:rPr>
          <w:sz w:val="24"/>
          <w:szCs w:val="24"/>
        </w:rPr>
        <w:t>extreme</w:t>
      </w:r>
      <w:r w:rsidR="000037EC" w:rsidRPr="008A4712">
        <w:rPr>
          <w:sz w:val="24"/>
          <w:szCs w:val="24"/>
        </w:rPr>
        <w:t xml:space="preserve"> resource abundances</w:t>
      </w:r>
      <w:r w:rsidR="00E16C7C" w:rsidRPr="008A4712">
        <w:rPr>
          <w:sz w:val="24"/>
          <w:szCs w:val="24"/>
        </w:rPr>
        <w:t xml:space="preserve"> </w:t>
      </w:r>
      <w:r w:rsidR="00E16C7C" w:rsidRPr="008A4712">
        <w:rPr>
          <w:sz w:val="24"/>
          <w:szCs w:val="24"/>
        </w:rPr>
        <w:fldChar w:fldCharType="begin"/>
      </w:r>
      <w:r w:rsidR="007004B8" w:rsidRPr="008A4712">
        <w:rPr>
          <w:sz w:val="24"/>
          <w:szCs w:val="24"/>
        </w:rPr>
        <w:instrText xml:space="preserve"> ADDIN ZOTERO_ITEM CSL_CITATION {"citationID":"EHsusHet","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00E16C7C" w:rsidRPr="008A4712">
        <w:rPr>
          <w:sz w:val="24"/>
          <w:szCs w:val="24"/>
        </w:rPr>
        <w:fldChar w:fldCharType="separate"/>
      </w:r>
      <w:r w:rsidR="00E16C7C" w:rsidRPr="008A4712">
        <w:rPr>
          <w:rFonts w:ascii="Aptos" w:hAnsi="Aptos"/>
          <w:sz w:val="24"/>
          <w:szCs w:val="24"/>
        </w:rPr>
        <w:t>(Lin et al., 2021)</w:t>
      </w:r>
      <w:r w:rsidR="00E16C7C" w:rsidRPr="008A4712">
        <w:rPr>
          <w:sz w:val="24"/>
          <w:szCs w:val="24"/>
        </w:rPr>
        <w:fldChar w:fldCharType="end"/>
      </w:r>
      <w:r w:rsidR="000037EC" w:rsidRPr="008A4712">
        <w:rPr>
          <w:sz w:val="24"/>
          <w:szCs w:val="24"/>
        </w:rPr>
        <w:t xml:space="preserve">. </w:t>
      </w:r>
    </w:p>
    <w:p w14:paraId="135CAAA2" w14:textId="19BC7544" w:rsidR="00285831" w:rsidRPr="008A4712" w:rsidRDefault="004844FC" w:rsidP="00C22D70">
      <w:pPr>
        <w:spacing w:line="360" w:lineRule="auto"/>
        <w:rPr>
          <w:sz w:val="24"/>
          <w:szCs w:val="24"/>
        </w:rPr>
      </w:pPr>
      <w:r w:rsidRPr="008A4712">
        <w:rPr>
          <w:sz w:val="24"/>
          <w:szCs w:val="24"/>
        </w:rPr>
        <w:t xml:space="preserve">Overall, resource abundance does not </w:t>
      </w:r>
      <w:r w:rsidR="003A1F7B" w:rsidRPr="008A4712">
        <w:rPr>
          <w:sz w:val="24"/>
          <w:szCs w:val="24"/>
        </w:rPr>
        <w:t>affect</w:t>
      </w:r>
      <w:r w:rsidRPr="008A4712">
        <w:rPr>
          <w:sz w:val="24"/>
          <w:szCs w:val="24"/>
        </w:rPr>
        <w:t xml:space="preserve"> niche differentiation </w:t>
      </w:r>
      <w:r w:rsidR="003A1F7B" w:rsidRPr="008A4712">
        <w:rPr>
          <w:sz w:val="24"/>
          <w:szCs w:val="24"/>
        </w:rPr>
        <w:t>(</w:t>
      </w:r>
      <w:r w:rsidR="00435163" w:rsidRPr="008A4712">
        <w:rPr>
          <w:sz w:val="24"/>
          <w:szCs w:val="24"/>
        </w:rPr>
        <w:t>due to environmental selection</w:t>
      </w:r>
      <w:r w:rsidR="003A1F7B" w:rsidRPr="008A4712">
        <w:rPr>
          <w:sz w:val="24"/>
          <w:szCs w:val="24"/>
        </w:rPr>
        <w:t>)</w:t>
      </w:r>
      <w:r w:rsidR="00435163" w:rsidRPr="008A4712">
        <w:rPr>
          <w:sz w:val="24"/>
          <w:szCs w:val="24"/>
        </w:rPr>
        <w:t xml:space="preserve"> </w:t>
      </w:r>
      <w:r w:rsidRPr="008A4712">
        <w:rPr>
          <w:sz w:val="24"/>
          <w:szCs w:val="24"/>
        </w:rPr>
        <w:t>but may</w:t>
      </w:r>
      <w:r w:rsidR="00947CEF" w:rsidRPr="008A4712">
        <w:rPr>
          <w:sz w:val="24"/>
          <w:szCs w:val="24"/>
        </w:rPr>
        <w:t xml:space="preserve"> decrease</w:t>
      </w:r>
      <w:r w:rsidRPr="008A4712">
        <w:rPr>
          <w:sz w:val="24"/>
          <w:szCs w:val="24"/>
        </w:rPr>
        <w:t xml:space="preserve"> community complexity</w:t>
      </w:r>
      <w:r w:rsidR="00947CEF" w:rsidRPr="008A4712">
        <w:rPr>
          <w:sz w:val="24"/>
          <w:szCs w:val="24"/>
        </w:rPr>
        <w:t xml:space="preserve"> and increase genetic network complexity</w:t>
      </w:r>
      <w:r w:rsidR="001A60AA" w:rsidRPr="008A4712">
        <w:rPr>
          <w:sz w:val="24"/>
          <w:szCs w:val="24"/>
        </w:rPr>
        <w:t xml:space="preserve"> </w:t>
      </w:r>
      <w:r w:rsidR="001A60AA" w:rsidRPr="008A4712">
        <w:rPr>
          <w:sz w:val="24"/>
          <w:szCs w:val="24"/>
        </w:rPr>
        <w:fldChar w:fldCharType="begin"/>
      </w:r>
      <w:r w:rsidR="001A60AA" w:rsidRPr="008A4712">
        <w:rPr>
          <w:sz w:val="24"/>
          <w:szCs w:val="24"/>
        </w:rPr>
        <w:instrText xml:space="preserve"> ADDIN ZOTERO_ITEM CSL_CITATION {"citationID":"x1OKIoNo","properties":{"formattedCitation":"(Lin et al., 2021)","plainCitation":"(Lin et al., 2021)","noteIndex":0},"citationItems":[{"id":318,"uris":["http://zotero.org/users/11323729/items/HN8LTBQW"],"itemData":{"id":318,"type":"article-journal","container-title":"Applied Soil Ecology","DOI":"10.1016/j.apsoil.2021.103965","ISSN":"09291393","journalAbbreviation":"Applied Soil Ecology","language":"en","page":"103965","source":"DOI.org (Crossref)","title":"Nutrient resource availability mediates niche differentiation and temporal co-occurrence of soil bacterial communities","volume":"163","author":[{"family":"Lin","given":"Qiang"},{"family":"Li","given":"Lingjuan"},{"family":"Adams","given":"Jonathan M."},{"family":"Heděnec","given":"Petr"},{"family":"Tu","given":"Bo"},{"family":"Li","given":"Chaonan"},{"family":"Li","given":"Tongtong"},{"family":"Li","given":"Xiangzhen"}],"issued":{"date-parts":[["2021",7]]}}}],"schema":"https://github.com/citation-style-language/schema/raw/master/csl-citation.json"} </w:instrText>
      </w:r>
      <w:r w:rsidR="001A60AA" w:rsidRPr="008A4712">
        <w:rPr>
          <w:sz w:val="24"/>
          <w:szCs w:val="24"/>
        </w:rPr>
        <w:fldChar w:fldCharType="separate"/>
      </w:r>
      <w:r w:rsidR="001A60AA" w:rsidRPr="008A4712">
        <w:rPr>
          <w:rFonts w:ascii="Aptos" w:hAnsi="Aptos"/>
          <w:sz w:val="24"/>
          <w:szCs w:val="24"/>
        </w:rPr>
        <w:t>(Lin et al., 2021)</w:t>
      </w:r>
      <w:r w:rsidR="001A60AA" w:rsidRPr="008A4712">
        <w:rPr>
          <w:sz w:val="24"/>
          <w:szCs w:val="24"/>
        </w:rPr>
        <w:fldChar w:fldCharType="end"/>
      </w:r>
      <w:r w:rsidRPr="008A4712">
        <w:rPr>
          <w:sz w:val="24"/>
          <w:szCs w:val="24"/>
        </w:rPr>
        <w:t>.</w:t>
      </w:r>
      <w:r w:rsidR="00947CEF" w:rsidRPr="008A4712">
        <w:rPr>
          <w:sz w:val="24"/>
          <w:szCs w:val="24"/>
        </w:rPr>
        <w:t xml:space="preserve"> Ultimately, </w:t>
      </w:r>
      <w:r w:rsidR="0026249F" w:rsidRPr="008A4712">
        <w:rPr>
          <w:sz w:val="24"/>
          <w:szCs w:val="24"/>
        </w:rPr>
        <w:t xml:space="preserve">these effects are influenced by </w:t>
      </w:r>
      <w:r w:rsidR="005670E1" w:rsidRPr="008A4712">
        <w:rPr>
          <w:sz w:val="24"/>
          <w:szCs w:val="24"/>
        </w:rPr>
        <w:t xml:space="preserve">interspecific interactions when observed on a community scale. </w:t>
      </w:r>
    </w:p>
    <w:p w14:paraId="0EBEF36A" w14:textId="7EEFB80D" w:rsidR="00935700" w:rsidRPr="008A4712" w:rsidRDefault="00B35BDA" w:rsidP="00C22D70">
      <w:pPr>
        <w:spacing w:line="360" w:lineRule="auto"/>
        <w:rPr>
          <w:sz w:val="24"/>
          <w:szCs w:val="24"/>
        </w:rPr>
      </w:pPr>
      <w:r w:rsidRPr="008A4712">
        <w:rPr>
          <w:sz w:val="24"/>
          <w:szCs w:val="24"/>
        </w:rPr>
        <w:t>On an individual species level, i</w:t>
      </w:r>
      <w:r w:rsidR="00935700" w:rsidRPr="008A4712">
        <w:rPr>
          <w:sz w:val="24"/>
          <w:szCs w:val="24"/>
        </w:rPr>
        <w:t xml:space="preserve">t would be expected that fewer prokaryotes are adapted to </w:t>
      </w:r>
      <w:r w:rsidR="004912EF" w:rsidRPr="008A4712">
        <w:rPr>
          <w:sz w:val="24"/>
          <w:szCs w:val="24"/>
        </w:rPr>
        <w:t xml:space="preserve">optimal growth at </w:t>
      </w:r>
      <w:r w:rsidR="00935700" w:rsidRPr="008A4712">
        <w:rPr>
          <w:sz w:val="24"/>
          <w:szCs w:val="24"/>
        </w:rPr>
        <w:t xml:space="preserve">high resource abundances </w:t>
      </w:r>
      <w:r w:rsidR="00C55AC1" w:rsidRPr="008A4712">
        <w:rPr>
          <w:sz w:val="24"/>
          <w:szCs w:val="24"/>
        </w:rPr>
        <w:t>and that they would be associated with a higher genetic repertoire</w:t>
      </w:r>
      <w:r w:rsidR="0075079B" w:rsidRPr="008A4712">
        <w:rPr>
          <w:sz w:val="24"/>
          <w:szCs w:val="24"/>
        </w:rPr>
        <w:t xml:space="preserve"> in their fundamental niche. </w:t>
      </w:r>
    </w:p>
    <w:p w14:paraId="3076DB56" w14:textId="77777777" w:rsidR="00522791" w:rsidRPr="008A4712" w:rsidRDefault="00522791" w:rsidP="00C22D70">
      <w:pPr>
        <w:spacing w:line="360" w:lineRule="auto"/>
        <w:rPr>
          <w:sz w:val="24"/>
          <w:szCs w:val="24"/>
        </w:rPr>
      </w:pPr>
    </w:p>
    <w:p w14:paraId="7EF89114" w14:textId="32FA04B2" w:rsidR="00137DF2" w:rsidRPr="008A4712" w:rsidRDefault="00137DF2" w:rsidP="00C22D70">
      <w:pPr>
        <w:pStyle w:val="Heading4"/>
        <w:spacing w:line="360" w:lineRule="auto"/>
        <w:rPr>
          <w:sz w:val="24"/>
          <w:szCs w:val="24"/>
        </w:rPr>
      </w:pPr>
      <w:r w:rsidRPr="008A4712">
        <w:rPr>
          <w:sz w:val="24"/>
          <w:szCs w:val="24"/>
        </w:rPr>
        <w:t xml:space="preserve">What are the goals of this </w:t>
      </w:r>
      <w:r w:rsidR="00610610" w:rsidRPr="008A4712">
        <w:rPr>
          <w:sz w:val="24"/>
          <w:szCs w:val="24"/>
        </w:rPr>
        <w:t>investigation</w:t>
      </w:r>
      <w:r w:rsidRPr="008A4712">
        <w:rPr>
          <w:sz w:val="24"/>
          <w:szCs w:val="24"/>
        </w:rPr>
        <w:t>?</w:t>
      </w:r>
    </w:p>
    <w:p w14:paraId="29E91186" w14:textId="24026A4C" w:rsidR="00137DF2" w:rsidRPr="008A4712" w:rsidRDefault="00610610" w:rsidP="00C22D70">
      <w:pPr>
        <w:pStyle w:val="ListParagraph"/>
        <w:numPr>
          <w:ilvl w:val="0"/>
          <w:numId w:val="4"/>
        </w:numPr>
        <w:spacing w:line="360" w:lineRule="auto"/>
        <w:rPr>
          <w:sz w:val="24"/>
          <w:szCs w:val="24"/>
        </w:rPr>
      </w:pPr>
      <w:r w:rsidRPr="008A4712">
        <w:rPr>
          <w:sz w:val="24"/>
          <w:szCs w:val="24"/>
        </w:rPr>
        <w:t>Determin</w:t>
      </w:r>
      <w:r w:rsidR="00137DF2" w:rsidRPr="008A4712">
        <w:rPr>
          <w:sz w:val="24"/>
          <w:szCs w:val="24"/>
        </w:rPr>
        <w:t xml:space="preserve">e </w:t>
      </w:r>
      <w:r w:rsidRPr="008A4712">
        <w:rPr>
          <w:sz w:val="24"/>
          <w:szCs w:val="24"/>
        </w:rPr>
        <w:t>any links</w:t>
      </w:r>
      <w:r w:rsidR="00137DF2" w:rsidRPr="008A4712">
        <w:rPr>
          <w:sz w:val="24"/>
          <w:szCs w:val="24"/>
        </w:rPr>
        <w:t xml:space="preserve"> between the </w:t>
      </w:r>
      <w:r w:rsidR="008D42BC" w:rsidRPr="008A4712">
        <w:rPr>
          <w:sz w:val="24"/>
          <w:szCs w:val="24"/>
        </w:rPr>
        <w:t xml:space="preserve">prokaryotic fundamental </w:t>
      </w:r>
      <w:r w:rsidR="00C8564B" w:rsidRPr="008A4712">
        <w:rPr>
          <w:sz w:val="24"/>
          <w:szCs w:val="24"/>
        </w:rPr>
        <w:t xml:space="preserve">niche (complexity) </w:t>
      </w:r>
      <w:r w:rsidR="008D42BC" w:rsidRPr="008A4712">
        <w:rPr>
          <w:sz w:val="24"/>
          <w:szCs w:val="24"/>
        </w:rPr>
        <w:t xml:space="preserve">and </w:t>
      </w:r>
      <w:r w:rsidR="00C8564B" w:rsidRPr="008A4712">
        <w:rPr>
          <w:sz w:val="24"/>
          <w:szCs w:val="24"/>
        </w:rPr>
        <w:t xml:space="preserve">the </w:t>
      </w:r>
      <w:r w:rsidR="008D42BC" w:rsidRPr="008A4712">
        <w:rPr>
          <w:sz w:val="24"/>
          <w:szCs w:val="24"/>
        </w:rPr>
        <w:t>realised niche.</w:t>
      </w:r>
    </w:p>
    <w:p w14:paraId="25B65D13" w14:textId="57C7286B" w:rsidR="00E05C0D" w:rsidRPr="008A4712" w:rsidRDefault="008D42BC" w:rsidP="00C22D70">
      <w:pPr>
        <w:pStyle w:val="ListParagraph"/>
        <w:numPr>
          <w:ilvl w:val="0"/>
          <w:numId w:val="4"/>
        </w:numPr>
        <w:spacing w:line="360" w:lineRule="auto"/>
        <w:rPr>
          <w:sz w:val="24"/>
          <w:szCs w:val="24"/>
        </w:rPr>
      </w:pPr>
      <w:r w:rsidRPr="008A4712">
        <w:rPr>
          <w:sz w:val="24"/>
          <w:szCs w:val="24"/>
        </w:rPr>
        <w:t xml:space="preserve">Determine </w:t>
      </w:r>
      <w:r w:rsidR="00EB77A6" w:rsidRPr="008A4712">
        <w:rPr>
          <w:sz w:val="24"/>
          <w:szCs w:val="24"/>
        </w:rPr>
        <w:t xml:space="preserve">whether phylogenetic distance </w:t>
      </w:r>
      <w:r w:rsidR="00E05C0D" w:rsidRPr="008A4712">
        <w:rPr>
          <w:sz w:val="24"/>
          <w:szCs w:val="24"/>
        </w:rPr>
        <w:t>between prokaryotes</w:t>
      </w:r>
      <w:r w:rsidR="002F1890" w:rsidRPr="008A4712">
        <w:rPr>
          <w:sz w:val="24"/>
          <w:szCs w:val="24"/>
        </w:rPr>
        <w:t>:</w:t>
      </w:r>
    </w:p>
    <w:p w14:paraId="2D5FB7C5" w14:textId="26AE2D93" w:rsidR="00E05C0D" w:rsidRPr="008A4712" w:rsidRDefault="002F1890" w:rsidP="00C22D70">
      <w:pPr>
        <w:pStyle w:val="ListParagraph"/>
        <w:numPr>
          <w:ilvl w:val="1"/>
          <w:numId w:val="4"/>
        </w:numPr>
        <w:spacing w:line="360" w:lineRule="auto"/>
        <w:rPr>
          <w:sz w:val="24"/>
          <w:szCs w:val="24"/>
        </w:rPr>
      </w:pPr>
      <w:r w:rsidRPr="008A4712">
        <w:rPr>
          <w:sz w:val="24"/>
          <w:szCs w:val="24"/>
        </w:rPr>
        <w:t>Effects n</w:t>
      </w:r>
      <w:r w:rsidR="00E05C0D" w:rsidRPr="008A4712">
        <w:rPr>
          <w:sz w:val="24"/>
          <w:szCs w:val="24"/>
        </w:rPr>
        <w:t>iche breadth</w:t>
      </w:r>
    </w:p>
    <w:p w14:paraId="4821FBE2" w14:textId="6BCEB146" w:rsidR="00132D22" w:rsidRPr="008A4712" w:rsidRDefault="002F1890" w:rsidP="00C22D70">
      <w:pPr>
        <w:pStyle w:val="ListParagraph"/>
        <w:numPr>
          <w:ilvl w:val="1"/>
          <w:numId w:val="4"/>
        </w:numPr>
        <w:spacing w:line="360" w:lineRule="auto"/>
        <w:rPr>
          <w:sz w:val="24"/>
          <w:szCs w:val="24"/>
        </w:rPr>
      </w:pPr>
      <w:r w:rsidRPr="008A4712">
        <w:rPr>
          <w:sz w:val="24"/>
          <w:szCs w:val="24"/>
        </w:rPr>
        <w:t xml:space="preserve">Varies according to resource </w:t>
      </w:r>
      <w:r w:rsidR="00132D22" w:rsidRPr="008A4712">
        <w:rPr>
          <w:sz w:val="24"/>
          <w:szCs w:val="24"/>
        </w:rPr>
        <w:t>abundances.</w:t>
      </w:r>
    </w:p>
    <w:p w14:paraId="6E9B0B2D" w14:textId="77777777" w:rsidR="000C1970" w:rsidRPr="008A4712" w:rsidRDefault="00A2314E" w:rsidP="00C22D70">
      <w:pPr>
        <w:pStyle w:val="ListParagraph"/>
        <w:numPr>
          <w:ilvl w:val="0"/>
          <w:numId w:val="4"/>
        </w:numPr>
        <w:spacing w:line="360" w:lineRule="auto"/>
        <w:rPr>
          <w:sz w:val="24"/>
          <w:szCs w:val="24"/>
        </w:rPr>
      </w:pPr>
      <w:r w:rsidRPr="008A4712">
        <w:rPr>
          <w:sz w:val="24"/>
          <w:szCs w:val="24"/>
        </w:rPr>
        <w:t xml:space="preserve"> </w:t>
      </w:r>
      <w:r w:rsidR="00582179" w:rsidRPr="008A4712">
        <w:rPr>
          <w:sz w:val="24"/>
          <w:szCs w:val="24"/>
        </w:rPr>
        <w:t xml:space="preserve"> </w:t>
      </w:r>
      <w:r w:rsidR="002A55CE" w:rsidRPr="008A4712">
        <w:rPr>
          <w:sz w:val="24"/>
          <w:szCs w:val="24"/>
        </w:rPr>
        <w:t xml:space="preserve">Determine whether life history strategies play a role in </w:t>
      </w:r>
      <w:r w:rsidR="00506850" w:rsidRPr="008A4712">
        <w:rPr>
          <w:sz w:val="24"/>
          <w:szCs w:val="24"/>
        </w:rPr>
        <w:t>categorizing prokaryotic niche space.</w:t>
      </w:r>
    </w:p>
    <w:p w14:paraId="3DDF9443" w14:textId="223792FD" w:rsidR="007865C8" w:rsidRPr="008A4712" w:rsidRDefault="001F1FE1" w:rsidP="00C22D70">
      <w:pPr>
        <w:pStyle w:val="Heading4"/>
        <w:spacing w:line="360" w:lineRule="auto"/>
        <w:rPr>
          <w:sz w:val="24"/>
          <w:szCs w:val="24"/>
        </w:rPr>
      </w:pPr>
      <w:r w:rsidRPr="008A4712">
        <w:rPr>
          <w:sz w:val="24"/>
          <w:szCs w:val="24"/>
        </w:rPr>
        <w:t xml:space="preserve">What are the hypotheses for these </w:t>
      </w:r>
      <w:r w:rsidR="000C1970" w:rsidRPr="008A4712">
        <w:rPr>
          <w:sz w:val="24"/>
          <w:szCs w:val="24"/>
        </w:rPr>
        <w:t>investigation</w:t>
      </w:r>
      <w:r w:rsidRPr="008A4712">
        <w:rPr>
          <w:sz w:val="24"/>
          <w:szCs w:val="24"/>
        </w:rPr>
        <w:t xml:space="preserve"> objectives?</w:t>
      </w:r>
    </w:p>
    <w:p w14:paraId="18143797" w14:textId="77777777" w:rsidR="000C1970" w:rsidRPr="008A4712" w:rsidRDefault="000C1970" w:rsidP="00C22D70">
      <w:pPr>
        <w:spacing w:line="360" w:lineRule="auto"/>
        <w:rPr>
          <w:sz w:val="24"/>
          <w:szCs w:val="24"/>
        </w:rPr>
      </w:pPr>
    </w:p>
    <w:p w14:paraId="2B342DA9" w14:textId="1EDD9916" w:rsidR="00607243" w:rsidRPr="008A4712" w:rsidRDefault="00923DB8" w:rsidP="00C22D70">
      <w:pPr>
        <w:spacing w:line="360" w:lineRule="auto"/>
        <w:rPr>
          <w:sz w:val="24"/>
          <w:szCs w:val="24"/>
        </w:rPr>
      </w:pPr>
      <w:r w:rsidRPr="008A4712">
        <w:rPr>
          <w:sz w:val="24"/>
          <w:szCs w:val="24"/>
        </w:rPr>
        <w:t>-------------------------------------------------------------------------------------------------------------------</w:t>
      </w:r>
    </w:p>
    <w:p w14:paraId="089BE25A" w14:textId="29D30117" w:rsidR="0097408F" w:rsidRPr="008A4712" w:rsidRDefault="00A84778" w:rsidP="00C22D70">
      <w:pPr>
        <w:spacing w:line="360" w:lineRule="auto"/>
        <w:rPr>
          <w:sz w:val="24"/>
          <w:szCs w:val="24"/>
        </w:rPr>
      </w:pPr>
      <w:r w:rsidRPr="008A4712">
        <w:rPr>
          <w:sz w:val="24"/>
          <w:szCs w:val="24"/>
        </w:rPr>
        <w:t>-------------------------------------------------------------------------------------------------------------------</w:t>
      </w:r>
    </w:p>
    <w:p w14:paraId="4E093F3E" w14:textId="57E96BD7" w:rsidR="0097408F" w:rsidRPr="008A4712" w:rsidRDefault="008160D8" w:rsidP="00C22D70">
      <w:pPr>
        <w:pStyle w:val="Heading2"/>
        <w:spacing w:line="360" w:lineRule="auto"/>
        <w:rPr>
          <w:sz w:val="36"/>
          <w:szCs w:val="36"/>
        </w:rPr>
      </w:pPr>
      <w:r w:rsidRPr="008A4712">
        <w:rPr>
          <w:sz w:val="36"/>
          <w:szCs w:val="36"/>
        </w:rPr>
        <w:t xml:space="preserve">Materials and </w:t>
      </w:r>
      <w:r w:rsidR="0097408F" w:rsidRPr="008A4712">
        <w:rPr>
          <w:sz w:val="36"/>
          <w:szCs w:val="36"/>
        </w:rPr>
        <w:t>Methods</w:t>
      </w:r>
    </w:p>
    <w:p w14:paraId="7AEE824C" w14:textId="6031E1E1" w:rsidR="008F18DE" w:rsidRPr="008A4712" w:rsidRDefault="009806E7" w:rsidP="00C22D70">
      <w:pPr>
        <w:spacing w:line="360" w:lineRule="auto"/>
        <w:rPr>
          <w:sz w:val="24"/>
          <w:szCs w:val="24"/>
          <w:lang w:val="en-US"/>
        </w:rPr>
      </w:pPr>
      <w:r w:rsidRPr="008A4712">
        <w:rPr>
          <w:sz w:val="24"/>
          <w:szCs w:val="24"/>
          <w:lang w:val="en-US"/>
        </w:rPr>
        <w:t xml:space="preserve">Accessed the DSMZ database to obtain </w:t>
      </w:r>
      <w:r w:rsidR="00F400C1" w:rsidRPr="008A4712">
        <w:rPr>
          <w:sz w:val="24"/>
          <w:szCs w:val="24"/>
          <w:lang w:val="en-US"/>
        </w:rPr>
        <w:t xml:space="preserve">two reference json files: 1) </w:t>
      </w:r>
      <w:r w:rsidRPr="008A4712">
        <w:rPr>
          <w:sz w:val="24"/>
          <w:szCs w:val="24"/>
          <w:lang w:val="en-US"/>
        </w:rPr>
        <w:t xml:space="preserve">data on the </w:t>
      </w:r>
      <w:r w:rsidR="00940DBE" w:rsidRPr="008A4712">
        <w:rPr>
          <w:sz w:val="24"/>
          <w:szCs w:val="24"/>
          <w:lang w:val="en-US"/>
        </w:rPr>
        <w:t xml:space="preserve">ingredients listed in the database, catalogued with a unique identifier </w:t>
      </w:r>
      <w:r w:rsidR="002B7F92" w:rsidRPr="008A4712">
        <w:rPr>
          <w:sz w:val="24"/>
          <w:szCs w:val="24"/>
          <w:lang w:val="en-US"/>
        </w:rPr>
        <w:t>and</w:t>
      </w:r>
      <w:r w:rsidR="00940DBE" w:rsidRPr="008A4712">
        <w:rPr>
          <w:sz w:val="24"/>
          <w:szCs w:val="24"/>
          <w:lang w:val="en-US"/>
        </w:rPr>
        <w:t xml:space="preserve"> </w:t>
      </w:r>
      <w:r w:rsidR="00F400C1" w:rsidRPr="008A4712">
        <w:rPr>
          <w:sz w:val="24"/>
          <w:szCs w:val="24"/>
          <w:lang w:val="en-US"/>
        </w:rPr>
        <w:t xml:space="preserve">2) </w:t>
      </w:r>
      <w:r w:rsidR="00EE75F9" w:rsidRPr="008A4712">
        <w:rPr>
          <w:sz w:val="24"/>
          <w:szCs w:val="24"/>
          <w:lang w:val="en-US"/>
        </w:rPr>
        <w:t xml:space="preserve">media listed in the </w:t>
      </w:r>
      <w:r w:rsidR="00EE75F9" w:rsidRPr="008A4712">
        <w:rPr>
          <w:sz w:val="24"/>
          <w:szCs w:val="24"/>
          <w:lang w:val="en-US"/>
        </w:rPr>
        <w:lastRenderedPageBreak/>
        <w:t>database catalogued with the</w:t>
      </w:r>
      <w:r w:rsidR="00014ADC" w:rsidRPr="008A4712">
        <w:rPr>
          <w:sz w:val="24"/>
          <w:szCs w:val="24"/>
          <w:lang w:val="en-US"/>
        </w:rPr>
        <w:t>ir own</w:t>
      </w:r>
      <w:r w:rsidR="00EE75F9" w:rsidRPr="008A4712">
        <w:rPr>
          <w:sz w:val="24"/>
          <w:szCs w:val="24"/>
          <w:lang w:val="en-US"/>
        </w:rPr>
        <w:t xml:space="preserve"> unique identifier. </w:t>
      </w:r>
      <w:r w:rsidR="004A5CEC" w:rsidRPr="008A4712">
        <w:rPr>
          <w:sz w:val="24"/>
          <w:szCs w:val="24"/>
          <w:lang w:val="en-US"/>
        </w:rPr>
        <w:t xml:space="preserve">All API calls, data handling, analysis and visualization were performed in python. </w:t>
      </w:r>
    </w:p>
    <w:p w14:paraId="5CE036D4" w14:textId="7FCFA26A" w:rsidR="00EE75F9" w:rsidRPr="008A4712" w:rsidRDefault="00EE75F9" w:rsidP="00C22D70">
      <w:pPr>
        <w:spacing w:line="360" w:lineRule="auto"/>
        <w:rPr>
          <w:sz w:val="24"/>
          <w:szCs w:val="24"/>
          <w:lang w:val="en-US"/>
        </w:rPr>
      </w:pPr>
      <w:r w:rsidRPr="008A4712">
        <w:rPr>
          <w:sz w:val="24"/>
          <w:szCs w:val="24"/>
          <w:lang w:val="en-US"/>
        </w:rPr>
        <w:t>Used REST API calls to</w:t>
      </w:r>
      <w:r w:rsidR="002B7F92" w:rsidRPr="008A4712">
        <w:rPr>
          <w:sz w:val="24"/>
          <w:szCs w:val="24"/>
          <w:lang w:val="en-US"/>
        </w:rPr>
        <w:t xml:space="preserve"> the DSMZ database to</w:t>
      </w:r>
      <w:r w:rsidRPr="008A4712">
        <w:rPr>
          <w:sz w:val="24"/>
          <w:szCs w:val="24"/>
          <w:lang w:val="en-US"/>
        </w:rPr>
        <w:t xml:space="preserve"> access recipe information to understand the exact makeup of each </w:t>
      </w:r>
      <w:r w:rsidR="002B7F92" w:rsidRPr="008A4712">
        <w:rPr>
          <w:sz w:val="24"/>
          <w:szCs w:val="24"/>
          <w:lang w:val="en-US"/>
        </w:rPr>
        <w:t xml:space="preserve">growth medium as well as the strains which grow optimally upon it. </w:t>
      </w:r>
    </w:p>
    <w:p w14:paraId="7A0BE0B5" w14:textId="472F7F9B" w:rsidR="002B7F92" w:rsidRPr="008A4712" w:rsidRDefault="002B7F92" w:rsidP="00C22D70">
      <w:pPr>
        <w:spacing w:line="360" w:lineRule="auto"/>
        <w:rPr>
          <w:sz w:val="24"/>
          <w:szCs w:val="24"/>
          <w:lang w:val="en-US"/>
        </w:rPr>
      </w:pPr>
      <w:r w:rsidRPr="008A4712">
        <w:rPr>
          <w:sz w:val="24"/>
          <w:szCs w:val="24"/>
          <w:lang w:val="en-US"/>
        </w:rPr>
        <w:t xml:space="preserve">Cleaned the data to </w:t>
      </w:r>
      <w:r w:rsidR="00A82CBD" w:rsidRPr="008A4712">
        <w:rPr>
          <w:sz w:val="24"/>
          <w:szCs w:val="24"/>
          <w:lang w:val="en-US"/>
        </w:rPr>
        <w:t xml:space="preserve">create a new data framework where </w:t>
      </w:r>
      <w:r w:rsidR="00BB231C" w:rsidRPr="008A4712">
        <w:rPr>
          <w:sz w:val="24"/>
          <w:szCs w:val="24"/>
          <w:lang w:val="en-US"/>
        </w:rPr>
        <w:t>microbes were catalogued alongside fields containing information about which growth media they grew optimally on.</w:t>
      </w:r>
    </w:p>
    <w:p w14:paraId="1CD3C391" w14:textId="388D6C4B" w:rsidR="00A82CBD" w:rsidRPr="008A4712" w:rsidRDefault="00C90E83" w:rsidP="00C22D70">
      <w:pPr>
        <w:spacing w:line="360" w:lineRule="auto"/>
        <w:rPr>
          <w:sz w:val="24"/>
          <w:szCs w:val="24"/>
          <w:lang w:val="en-US"/>
        </w:rPr>
      </w:pPr>
      <w:r w:rsidRPr="008A4712">
        <w:rPr>
          <w:sz w:val="24"/>
          <w:szCs w:val="24"/>
          <w:lang w:val="en-US"/>
        </w:rPr>
        <w:t xml:space="preserve">Utilized REST API calls to the NCBI database to access information on each </w:t>
      </w:r>
      <w:r w:rsidR="00BB231C" w:rsidRPr="008A4712">
        <w:rPr>
          <w:sz w:val="24"/>
          <w:szCs w:val="24"/>
          <w:lang w:val="en-US"/>
        </w:rPr>
        <w:t xml:space="preserve">taxon to filter for prokaryotes only – as per the scope of this investigation. Taxa which were missing information on genome size, </w:t>
      </w:r>
      <w:r w:rsidR="004378C2" w:rsidRPr="008A4712">
        <w:rPr>
          <w:sz w:val="24"/>
          <w:szCs w:val="24"/>
          <w:lang w:val="en-US"/>
        </w:rPr>
        <w:t xml:space="preserve">GC content, protein coding genes and gene counts were excluded from the resultant dataset. </w:t>
      </w:r>
    </w:p>
    <w:p w14:paraId="6AB55C84" w14:textId="0480C29C" w:rsidR="004378C2" w:rsidRPr="008A4712" w:rsidRDefault="005762B5" w:rsidP="00C22D70">
      <w:pPr>
        <w:spacing w:line="360" w:lineRule="auto"/>
        <w:rPr>
          <w:sz w:val="24"/>
          <w:szCs w:val="24"/>
          <w:lang w:val="en-US"/>
        </w:rPr>
      </w:pPr>
      <w:r w:rsidRPr="008A4712">
        <w:rPr>
          <w:sz w:val="24"/>
          <w:szCs w:val="24"/>
          <w:lang w:val="en-US"/>
        </w:rPr>
        <w:t xml:space="preserve">Produced scatterplots of </w:t>
      </w:r>
      <w:r w:rsidR="008357F0" w:rsidRPr="008A4712">
        <w:rPr>
          <w:sz w:val="24"/>
          <w:szCs w:val="24"/>
          <w:lang w:val="en-US"/>
        </w:rPr>
        <w:t>the three intrinsic characteristics</w:t>
      </w:r>
      <w:r w:rsidR="00746AA8">
        <w:rPr>
          <w:sz w:val="24"/>
          <w:szCs w:val="24"/>
          <w:lang w:val="en-US"/>
        </w:rPr>
        <w:t xml:space="preserve"> for organism complexity</w:t>
      </w:r>
      <w:r w:rsidR="008357F0" w:rsidRPr="008A4712">
        <w:rPr>
          <w:sz w:val="24"/>
          <w:szCs w:val="24"/>
          <w:lang w:val="en-US"/>
        </w:rPr>
        <w:t xml:space="preserve">: protein coding genes, gene counts and genome size with respect to niche width. Niche width was represented by the number of growth media the organism could be cultured optimally on. </w:t>
      </w:r>
    </w:p>
    <w:p w14:paraId="47273172" w14:textId="6FEC356E" w:rsidR="00ED2375" w:rsidRPr="008A4712" w:rsidRDefault="00144757" w:rsidP="00C22D70">
      <w:pPr>
        <w:spacing w:line="360" w:lineRule="auto"/>
        <w:rPr>
          <w:sz w:val="24"/>
          <w:szCs w:val="24"/>
          <w:lang w:val="en-US"/>
        </w:rPr>
      </w:pPr>
      <w:r w:rsidRPr="008A4712">
        <w:rPr>
          <w:sz w:val="24"/>
          <w:szCs w:val="24"/>
          <w:lang w:val="en-US"/>
        </w:rPr>
        <w:t xml:space="preserve">Constructed a new dataset which leveraged the </w:t>
      </w:r>
      <w:r w:rsidR="004A5CEC" w:rsidRPr="008A4712">
        <w:rPr>
          <w:sz w:val="24"/>
          <w:szCs w:val="24"/>
          <w:lang w:val="en-US"/>
        </w:rPr>
        <w:t xml:space="preserve">DSMZ ingredients </w:t>
      </w:r>
      <w:r w:rsidR="00F400C1" w:rsidRPr="008A4712">
        <w:rPr>
          <w:sz w:val="24"/>
          <w:szCs w:val="24"/>
          <w:lang w:val="en-US"/>
        </w:rPr>
        <w:t xml:space="preserve">json file to </w:t>
      </w:r>
      <w:r w:rsidR="00ED2375" w:rsidRPr="008A4712">
        <w:rPr>
          <w:sz w:val="24"/>
          <w:szCs w:val="24"/>
          <w:lang w:val="en-US"/>
        </w:rPr>
        <w:t xml:space="preserve">detail the media recipes by ingredient ratios </w:t>
      </w:r>
      <w:r w:rsidR="00B71802" w:rsidRPr="008A4712">
        <w:rPr>
          <w:sz w:val="24"/>
          <w:szCs w:val="24"/>
          <w:lang w:val="en-US"/>
        </w:rPr>
        <w:t>and</w:t>
      </w:r>
      <w:r w:rsidR="00ED2375" w:rsidRPr="008A4712">
        <w:rPr>
          <w:sz w:val="24"/>
          <w:szCs w:val="24"/>
          <w:lang w:val="en-US"/>
        </w:rPr>
        <w:t xml:space="preserve"> therefore quantify the resource dependencies for each taxa. </w:t>
      </w:r>
    </w:p>
    <w:p w14:paraId="09A37241" w14:textId="5F159B20" w:rsidR="00ED2375" w:rsidRPr="008A4712" w:rsidRDefault="00261DFB" w:rsidP="00C22D70">
      <w:pPr>
        <w:spacing w:line="360" w:lineRule="auto"/>
        <w:rPr>
          <w:sz w:val="24"/>
          <w:szCs w:val="24"/>
          <w:lang w:val="en-US"/>
        </w:rPr>
      </w:pPr>
      <w:r w:rsidRPr="008A4712">
        <w:rPr>
          <w:sz w:val="24"/>
          <w:szCs w:val="24"/>
          <w:lang w:val="en-US"/>
        </w:rPr>
        <w:t>Produced a correlation analysis script which determined the Spearman’s ranked correlation coefficient for each resource (ingredient)</w:t>
      </w:r>
      <w:r w:rsidR="00851AB2" w:rsidRPr="008A4712">
        <w:rPr>
          <w:sz w:val="24"/>
          <w:szCs w:val="24"/>
          <w:lang w:val="en-US"/>
        </w:rPr>
        <w:t xml:space="preserve"> by determining the relationship between resource quantity and intrinsic characteristic. </w:t>
      </w:r>
    </w:p>
    <w:p w14:paraId="28576493" w14:textId="72BFE65B" w:rsidR="008F18DE" w:rsidRPr="008A4712" w:rsidRDefault="00851AB2" w:rsidP="00C22D70">
      <w:pPr>
        <w:spacing w:line="360" w:lineRule="auto"/>
        <w:rPr>
          <w:sz w:val="24"/>
          <w:szCs w:val="24"/>
          <w:lang w:val="en-US"/>
        </w:rPr>
      </w:pPr>
      <w:r w:rsidRPr="008A4712">
        <w:rPr>
          <w:sz w:val="24"/>
          <w:szCs w:val="24"/>
          <w:lang w:val="en-US"/>
        </w:rPr>
        <w:t>Scatterplots depicting the significance of these relationships</w:t>
      </w:r>
      <w:r w:rsidR="00014ADC" w:rsidRPr="008A4712">
        <w:rPr>
          <w:sz w:val="24"/>
          <w:szCs w:val="24"/>
          <w:lang w:val="en-US"/>
        </w:rPr>
        <w:t xml:space="preserve"> were produced</w:t>
      </w:r>
      <w:r w:rsidR="00A8417B" w:rsidRPr="008A4712">
        <w:rPr>
          <w:sz w:val="24"/>
          <w:szCs w:val="24"/>
          <w:lang w:val="en-US"/>
        </w:rPr>
        <w:t xml:space="preserve"> to show which ingredients were significantly correlated with </w:t>
      </w:r>
      <w:r w:rsidR="00C8564B" w:rsidRPr="008A4712">
        <w:rPr>
          <w:sz w:val="24"/>
          <w:szCs w:val="24"/>
          <w:lang w:val="en-US"/>
        </w:rPr>
        <w:t xml:space="preserve">organism complexity. </w:t>
      </w:r>
    </w:p>
    <w:p w14:paraId="1D31762E" w14:textId="2B098C48" w:rsidR="00484C14" w:rsidRPr="008A4712" w:rsidRDefault="00484C14" w:rsidP="00C22D70">
      <w:pPr>
        <w:spacing w:line="360" w:lineRule="auto"/>
        <w:rPr>
          <w:sz w:val="24"/>
          <w:szCs w:val="24"/>
          <w:lang w:val="en-US"/>
          <w14:ligatures w14:val="none"/>
        </w:rPr>
      </w:pPr>
      <w:r w:rsidRPr="008A4712">
        <w:rPr>
          <w:sz w:val="24"/>
          <w:szCs w:val="24"/>
          <w:lang w:val="en-US"/>
        </w:rPr>
        <w:t>Caveats:</w:t>
      </w:r>
    </w:p>
    <w:p w14:paraId="2E472C27" w14:textId="03BE44BB" w:rsidR="00484C14" w:rsidRPr="008A4712" w:rsidRDefault="00484C14" w:rsidP="00C22D70">
      <w:pPr>
        <w:spacing w:line="360" w:lineRule="auto"/>
        <w:rPr>
          <w:sz w:val="24"/>
          <w:szCs w:val="24"/>
        </w:rPr>
      </w:pPr>
      <w:r w:rsidRPr="008A4712">
        <w:rPr>
          <w:sz w:val="24"/>
          <w:szCs w:val="24"/>
        </w:rPr>
        <w:t xml:space="preserve">Some prokaryotes were excluded from the data-frame being analysed since the NCBI database lacked sufficient information to cover all fields required. This may make the data less representative of all cultured organisms in the DSMZ catalogue. </w:t>
      </w:r>
    </w:p>
    <w:p w14:paraId="663BA39D" w14:textId="4B22E76C" w:rsidR="00484C14" w:rsidRPr="008A4712" w:rsidRDefault="00484C14" w:rsidP="00C22D70">
      <w:pPr>
        <w:spacing w:line="360" w:lineRule="auto"/>
        <w:rPr>
          <w:sz w:val="24"/>
          <w:szCs w:val="24"/>
        </w:rPr>
      </w:pPr>
      <w:r w:rsidRPr="008A4712">
        <w:rPr>
          <w:sz w:val="24"/>
          <w:szCs w:val="24"/>
        </w:rPr>
        <w:t xml:space="preserve">There are certain outlier results which have been cultured across many more media than others (which usually range from 0-25 media). This may be a result of sampling bias in the DSMZ catalogue. </w:t>
      </w:r>
    </w:p>
    <w:p w14:paraId="4DACBB58" w14:textId="398986AE" w:rsidR="0097408F" w:rsidRPr="008A4712" w:rsidRDefault="0097408F" w:rsidP="00C22D70">
      <w:pPr>
        <w:spacing w:line="360" w:lineRule="auto"/>
        <w:rPr>
          <w:sz w:val="24"/>
          <w:szCs w:val="24"/>
        </w:rPr>
      </w:pPr>
    </w:p>
    <w:p w14:paraId="28FE9147" w14:textId="18BBDCFE" w:rsidR="006E054A" w:rsidRPr="008A4712" w:rsidRDefault="0097408F" w:rsidP="00C22D70">
      <w:pPr>
        <w:pStyle w:val="Heading2"/>
        <w:spacing w:line="360" w:lineRule="auto"/>
        <w:rPr>
          <w:sz w:val="36"/>
          <w:szCs w:val="36"/>
        </w:rPr>
      </w:pPr>
      <w:r w:rsidRPr="008A4712">
        <w:rPr>
          <w:sz w:val="36"/>
          <w:szCs w:val="36"/>
        </w:rPr>
        <w:t>Results</w:t>
      </w:r>
    </w:p>
    <w:p w14:paraId="5CD7EC55" w14:textId="5AB3D418" w:rsidR="0097408F" w:rsidRPr="008A4712" w:rsidRDefault="00F762E2" w:rsidP="00C22D70">
      <w:pPr>
        <w:spacing w:line="360" w:lineRule="auto"/>
        <w:rPr>
          <w:sz w:val="24"/>
          <w:szCs w:val="24"/>
        </w:rPr>
      </w:pPr>
      <w:r>
        <w:rPr>
          <w:noProof/>
          <w:sz w:val="24"/>
          <w:szCs w:val="24"/>
        </w:rPr>
        <mc:AlternateContent>
          <mc:Choice Requires="wpg">
            <w:drawing>
              <wp:anchor distT="0" distB="0" distL="114300" distR="114300" simplePos="0" relativeHeight="251658240" behindDoc="0" locked="0" layoutInCell="1" allowOverlap="1" wp14:anchorId="54B677FB" wp14:editId="5AD8370D">
                <wp:simplePos x="0" y="0"/>
                <wp:positionH relativeFrom="page">
                  <wp:align>left</wp:align>
                </wp:positionH>
                <wp:positionV relativeFrom="margin">
                  <wp:posOffset>2137410</wp:posOffset>
                </wp:positionV>
                <wp:extent cx="7701915" cy="4345940"/>
                <wp:effectExtent l="0" t="0" r="0" b="0"/>
                <wp:wrapSquare wrapText="bothSides"/>
                <wp:docPr id="928954465" name="Group 19"/>
                <wp:cNvGraphicFramePr/>
                <a:graphic xmlns:a="http://schemas.openxmlformats.org/drawingml/2006/main">
                  <a:graphicData uri="http://schemas.microsoft.com/office/word/2010/wordprocessingGroup">
                    <wpg:wgp>
                      <wpg:cNvGrpSpPr/>
                      <wpg:grpSpPr>
                        <a:xfrm>
                          <a:off x="0" y="0"/>
                          <a:ext cx="7701915" cy="4345940"/>
                          <a:chOff x="0" y="0"/>
                          <a:chExt cx="7701915" cy="4346194"/>
                        </a:xfrm>
                      </wpg:grpSpPr>
                      <wpg:grpSp>
                        <wpg:cNvPr id="915072718" name="Group 7"/>
                        <wpg:cNvGrpSpPr/>
                        <wpg:grpSpPr>
                          <a:xfrm>
                            <a:off x="0" y="0"/>
                            <a:ext cx="7701915" cy="2211070"/>
                            <a:chOff x="0" y="0"/>
                            <a:chExt cx="7469084" cy="2073275"/>
                          </a:xfrm>
                        </wpg:grpSpPr>
                        <pic:pic xmlns:pic="http://schemas.openxmlformats.org/drawingml/2006/picture">
                          <pic:nvPicPr>
                            <pic:cNvPr id="363653930" name="Picture 4" descr="A graph of blue dots&#10;&#10;Description automatically generated"/>
                            <pic:cNvPicPr>
                              <a:picLocks noChangeAspect="1"/>
                            </pic:cNvPicPr>
                          </pic:nvPicPr>
                          <pic:blipFill>
                            <a:blip r:embed="rId5">
                              <a:extLst>
                                <a:ext uri="{BEBA8EAE-BF5A-486C-A8C5-ECC9F3942E4B}">
                                  <a14:imgProps xmlns:a14="http://schemas.microsoft.com/office/drawing/2010/main">
                                    <a14:imgLayer r:embed="rId6">
                                      <a14:imgEffect>
                                        <a14:sharpenSoften amount="25000"/>
                                      </a14:imgEffect>
                                    </a14:imgLayer>
                                  </a14:imgProps>
                                </a:ext>
                                <a:ext uri="{28A0092B-C50C-407E-A947-70E740481C1C}">
                                  <a14:useLocalDpi xmlns:a14="http://schemas.microsoft.com/office/drawing/2010/main" val="0"/>
                                </a:ext>
                              </a:extLst>
                            </a:blip>
                            <a:stretch>
                              <a:fillRect/>
                            </a:stretch>
                          </pic:blipFill>
                          <pic:spPr>
                            <a:xfrm>
                              <a:off x="4705564" y="0"/>
                              <a:ext cx="2763520" cy="2073275"/>
                            </a:xfrm>
                            <a:prstGeom prst="rect">
                              <a:avLst/>
                            </a:prstGeom>
                          </pic:spPr>
                        </pic:pic>
                        <pic:pic xmlns:pic="http://schemas.openxmlformats.org/drawingml/2006/picture">
                          <pic:nvPicPr>
                            <pic:cNvPr id="691039583" name="Picture 5" descr="A graph of pink dots&#10;&#10;Description automatically generated"/>
                            <pic:cNvPicPr>
                              <a:picLocks noChangeAspect="1"/>
                            </pic:cNvPicPr>
                          </pic:nvPicPr>
                          <pic:blipFill rotWithShape="1">
                            <a:blip r:embed="rId7">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r="7657"/>
                            <a:stretch/>
                          </pic:blipFill>
                          <pic:spPr bwMode="auto">
                            <a:xfrm>
                              <a:off x="2383604" y="20548"/>
                              <a:ext cx="2417445" cy="20440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32618393" name="Picture 6" descr="A diagram of a protein coding&#10;&#10;Description automatically generated"/>
                            <pic:cNvPicPr>
                              <a:picLocks noChangeAspect="1"/>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r="7227"/>
                            <a:stretch/>
                          </pic:blipFill>
                          <pic:spPr bwMode="auto">
                            <a:xfrm>
                              <a:off x="0" y="41096"/>
                              <a:ext cx="2496820" cy="2026285"/>
                            </a:xfrm>
                            <a:prstGeom prst="rect">
                              <a:avLst/>
                            </a:prstGeom>
                            <a:ln>
                              <a:noFill/>
                            </a:ln>
                            <a:extLst>
                              <a:ext uri="{53640926-AAD7-44D8-BBD7-CCE9431645EC}">
                                <a14:shadowObscured xmlns:a14="http://schemas.microsoft.com/office/drawing/2010/main"/>
                              </a:ext>
                            </a:extLst>
                          </pic:spPr>
                        </pic:pic>
                      </wpg:grpSp>
                      <wpg:grpSp>
                        <wpg:cNvPr id="1367499277" name="Group 18"/>
                        <wpg:cNvGrpSpPr/>
                        <wpg:grpSpPr>
                          <a:xfrm>
                            <a:off x="54864" y="2157984"/>
                            <a:ext cx="7498715" cy="2188210"/>
                            <a:chOff x="0" y="0"/>
                            <a:chExt cx="7584440" cy="2077720"/>
                          </a:xfrm>
                        </wpg:grpSpPr>
                        <wpg:grpSp>
                          <wpg:cNvPr id="724442632" name="Group 15"/>
                          <wpg:cNvGrpSpPr/>
                          <wpg:grpSpPr>
                            <a:xfrm>
                              <a:off x="2458720" y="76200"/>
                              <a:ext cx="2555240" cy="1948180"/>
                              <a:chOff x="0" y="0"/>
                              <a:chExt cx="2555240" cy="1948180"/>
                            </a:xfrm>
                          </wpg:grpSpPr>
                          <wpg:grpSp>
                            <wpg:cNvPr id="725877393" name="Group 14"/>
                            <wpg:cNvGrpSpPr/>
                            <wpg:grpSpPr>
                              <a:xfrm>
                                <a:off x="0" y="0"/>
                                <a:ext cx="2555240" cy="1948180"/>
                                <a:chOff x="0" y="0"/>
                                <a:chExt cx="2555240" cy="1948180"/>
                              </a:xfrm>
                            </wpg:grpSpPr>
                            <pic:pic xmlns:pic="http://schemas.openxmlformats.org/drawingml/2006/picture">
                              <pic:nvPicPr>
                                <pic:cNvPr id="1468424079" name="Picture 9"/>
                                <pic:cNvPicPr>
                                  <a:picLocks noChangeAspect="1"/>
                                </pic:cNvPicPr>
                              </pic:nvPicPr>
                              <pic:blipFill rotWithShape="1">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l="1653" t="3855" r="6209"/>
                                <a:stretch/>
                              </pic:blipFill>
                              <pic:spPr bwMode="auto">
                                <a:xfrm>
                                  <a:off x="0" y="0"/>
                                  <a:ext cx="2489200" cy="1948180"/>
                                </a:xfrm>
                                <a:prstGeom prst="rect">
                                  <a:avLst/>
                                </a:prstGeom>
                                <a:ln>
                                  <a:noFill/>
                                </a:ln>
                                <a:extLst>
                                  <a:ext uri="{53640926-AAD7-44D8-BBD7-CCE9431645EC}">
                                    <a14:shadowObscured xmlns:a14="http://schemas.microsoft.com/office/drawing/2010/main"/>
                                  </a:ext>
                                </a:extLst>
                              </pic:spPr>
                            </pic:pic>
                            <wps:wsp>
                              <wps:cNvPr id="786648614" name="Text Box 10"/>
                              <wps:cNvSpPr txBox="1"/>
                              <wps:spPr>
                                <a:xfrm>
                                  <a:off x="2346960" y="182880"/>
                                  <a:ext cx="208280" cy="187960"/>
                                </a:xfrm>
                                <a:prstGeom prst="rect">
                                  <a:avLst/>
                                </a:prstGeom>
                                <a:noFill/>
                                <a:ln w="6350">
                                  <a:noFill/>
                                </a:ln>
                              </wps:spPr>
                              <wps:txbx>
                                <w:txbxContent>
                                  <w:p w14:paraId="592CC19C" w14:textId="77777777" w:rsidR="002807AF" w:rsidRPr="002807AF" w:rsidRDefault="002807AF" w:rsidP="002807AF">
                                    <w:pPr>
                                      <w:rPr>
                                        <w:sz w:val="6"/>
                                        <w:szCs w:val="6"/>
                                        <w:lang w:val="en-US"/>
                                      </w:rPr>
                                    </w:pPr>
                                    <w:r w:rsidRPr="002807AF">
                                      <w:rPr>
                                        <w:sz w:val="6"/>
                                        <w:szCs w:val="6"/>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47277699" name="Text Box 10"/>
                            <wps:cNvSpPr txBox="1"/>
                            <wps:spPr>
                              <a:xfrm>
                                <a:off x="1503680" y="1625600"/>
                                <a:ext cx="208280" cy="187960"/>
                              </a:xfrm>
                              <a:prstGeom prst="rect">
                                <a:avLst/>
                              </a:prstGeom>
                              <a:noFill/>
                              <a:ln w="6350">
                                <a:noFill/>
                              </a:ln>
                            </wps:spPr>
                            <wps:txbx>
                              <w:txbxContent>
                                <w:p w14:paraId="7A8FABA1" w14:textId="77777777" w:rsidR="002807AF" w:rsidRPr="002807AF" w:rsidRDefault="002807AF" w:rsidP="002807AF">
                                  <w:pPr>
                                    <w:rPr>
                                      <w:sz w:val="6"/>
                                      <w:szCs w:val="6"/>
                                      <w:lang w:val="en-US"/>
                                    </w:rPr>
                                  </w:pPr>
                                  <w:r w:rsidRPr="002807AF">
                                    <w:rPr>
                                      <w:sz w:val="6"/>
                                      <w:szCs w:val="6"/>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19631347" name="Group 13"/>
                          <wpg:cNvGrpSpPr/>
                          <wpg:grpSpPr>
                            <a:xfrm>
                              <a:off x="4922520" y="0"/>
                              <a:ext cx="2661920" cy="2077720"/>
                              <a:chOff x="0" y="0"/>
                              <a:chExt cx="2661920" cy="2077720"/>
                            </a:xfrm>
                          </wpg:grpSpPr>
                          <wpg:grpSp>
                            <wpg:cNvPr id="1832701924" name="Group 12"/>
                            <wpg:cNvGrpSpPr/>
                            <wpg:grpSpPr>
                              <a:xfrm>
                                <a:off x="0" y="0"/>
                                <a:ext cx="2661920" cy="2077720"/>
                                <a:chOff x="0" y="0"/>
                                <a:chExt cx="2661920" cy="2077720"/>
                              </a:xfrm>
                            </wpg:grpSpPr>
                            <pic:pic xmlns:pic="http://schemas.openxmlformats.org/drawingml/2006/picture">
                              <pic:nvPicPr>
                                <pic:cNvPr id="1766532676" name="Picture 8" descr="A graph with blue lines and white text&#10;&#10;Description automatically generated"/>
                                <pic:cNvPicPr>
                                  <a:picLocks noChangeAspect="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r="5364"/>
                                <a:stretch/>
                              </pic:blipFill>
                              <pic:spPr bwMode="auto">
                                <a:xfrm>
                                  <a:off x="0" y="0"/>
                                  <a:ext cx="2621915" cy="2077720"/>
                                </a:xfrm>
                                <a:prstGeom prst="rect">
                                  <a:avLst/>
                                </a:prstGeom>
                                <a:ln>
                                  <a:noFill/>
                                </a:ln>
                                <a:extLst>
                                  <a:ext uri="{53640926-AAD7-44D8-BBD7-CCE9431645EC}">
                                    <a14:shadowObscured xmlns:a14="http://schemas.microsoft.com/office/drawing/2010/main"/>
                                  </a:ext>
                                </a:extLst>
                              </pic:spPr>
                            </pic:pic>
                            <wps:wsp>
                              <wps:cNvPr id="183840228" name="Text Box 10"/>
                              <wps:cNvSpPr txBox="1"/>
                              <wps:spPr>
                                <a:xfrm>
                                  <a:off x="2453640" y="233680"/>
                                  <a:ext cx="208280" cy="187960"/>
                                </a:xfrm>
                                <a:prstGeom prst="rect">
                                  <a:avLst/>
                                </a:prstGeom>
                                <a:noFill/>
                                <a:ln w="6350">
                                  <a:noFill/>
                                </a:ln>
                              </wps:spPr>
                              <wps:txbx>
                                <w:txbxContent>
                                  <w:p w14:paraId="50EFC4D9" w14:textId="5FC7992E" w:rsidR="002F5346" w:rsidRPr="002807AF" w:rsidRDefault="002F5346">
                                    <w:pPr>
                                      <w:rPr>
                                        <w:sz w:val="6"/>
                                        <w:szCs w:val="6"/>
                                        <w:lang w:val="en-US"/>
                                      </w:rPr>
                                    </w:pPr>
                                    <w:r w:rsidRPr="002807AF">
                                      <w:rPr>
                                        <w:sz w:val="6"/>
                                        <w:szCs w:val="6"/>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79987397" name="Text Box 10"/>
                            <wps:cNvSpPr txBox="1"/>
                            <wps:spPr>
                              <a:xfrm>
                                <a:off x="1554480" y="1742440"/>
                                <a:ext cx="208280" cy="187960"/>
                              </a:xfrm>
                              <a:prstGeom prst="rect">
                                <a:avLst/>
                              </a:prstGeom>
                              <a:noFill/>
                              <a:ln w="6350">
                                <a:noFill/>
                              </a:ln>
                            </wps:spPr>
                            <wps:txbx>
                              <w:txbxContent>
                                <w:p w14:paraId="6F45C76B" w14:textId="77777777" w:rsidR="002807AF" w:rsidRPr="002807AF" w:rsidRDefault="002807AF" w:rsidP="002807AF">
                                  <w:pPr>
                                    <w:rPr>
                                      <w:sz w:val="6"/>
                                      <w:szCs w:val="6"/>
                                      <w:lang w:val="en-US"/>
                                    </w:rPr>
                                  </w:pPr>
                                  <w:r w:rsidRPr="002807AF">
                                    <w:rPr>
                                      <w:sz w:val="6"/>
                                      <w:szCs w:val="6"/>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92043227" name="Group 17"/>
                          <wpg:cNvGrpSpPr/>
                          <wpg:grpSpPr>
                            <a:xfrm>
                              <a:off x="0" y="0"/>
                              <a:ext cx="2616200" cy="2043430"/>
                              <a:chOff x="0" y="0"/>
                              <a:chExt cx="2616200" cy="2043430"/>
                            </a:xfrm>
                          </wpg:grpSpPr>
                          <wpg:grpSp>
                            <wpg:cNvPr id="2046678075" name="Group 16"/>
                            <wpg:cNvGrpSpPr/>
                            <wpg:grpSpPr>
                              <a:xfrm>
                                <a:off x="0" y="0"/>
                                <a:ext cx="2616200" cy="2043430"/>
                                <a:chOff x="0" y="0"/>
                                <a:chExt cx="2616200" cy="2043430"/>
                              </a:xfrm>
                            </wpg:grpSpPr>
                            <pic:pic xmlns:pic="http://schemas.openxmlformats.org/drawingml/2006/picture">
                              <pic:nvPicPr>
                                <pic:cNvPr id="981140963" name="Picture 11" descr="A diagram of protein coding genes&#10;&#10;Description automatically generated"/>
                                <pic:cNvPicPr>
                                  <a:picLocks noChangeAspect="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r="5269"/>
                                <a:stretch/>
                              </pic:blipFill>
                              <pic:spPr bwMode="auto">
                                <a:xfrm>
                                  <a:off x="0" y="0"/>
                                  <a:ext cx="2580640" cy="2043430"/>
                                </a:xfrm>
                                <a:prstGeom prst="rect">
                                  <a:avLst/>
                                </a:prstGeom>
                                <a:ln>
                                  <a:noFill/>
                                </a:ln>
                                <a:extLst>
                                  <a:ext uri="{53640926-AAD7-44D8-BBD7-CCE9431645EC}">
                                    <a14:shadowObscured xmlns:a14="http://schemas.microsoft.com/office/drawing/2010/main"/>
                                  </a:ext>
                                </a:extLst>
                              </pic:spPr>
                            </pic:pic>
                            <wps:wsp>
                              <wps:cNvPr id="1794100342" name="Text Box 10"/>
                              <wps:cNvSpPr txBox="1"/>
                              <wps:spPr>
                                <a:xfrm>
                                  <a:off x="2407920" y="243840"/>
                                  <a:ext cx="208280" cy="187960"/>
                                </a:xfrm>
                                <a:prstGeom prst="rect">
                                  <a:avLst/>
                                </a:prstGeom>
                                <a:noFill/>
                                <a:ln w="6350">
                                  <a:noFill/>
                                </a:ln>
                              </wps:spPr>
                              <wps:txbx>
                                <w:txbxContent>
                                  <w:p w14:paraId="6FC3BCA5" w14:textId="77777777" w:rsidR="002807AF" w:rsidRPr="002807AF" w:rsidRDefault="002807AF" w:rsidP="002807AF">
                                    <w:pPr>
                                      <w:rPr>
                                        <w:sz w:val="6"/>
                                        <w:szCs w:val="6"/>
                                        <w:lang w:val="en-US"/>
                                      </w:rPr>
                                    </w:pPr>
                                    <w:r w:rsidRPr="002807AF">
                                      <w:rPr>
                                        <w:sz w:val="6"/>
                                        <w:szCs w:val="6"/>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5285903" name="Text Box 10"/>
                            <wps:cNvSpPr txBox="1"/>
                            <wps:spPr>
                              <a:xfrm>
                                <a:off x="1554480" y="1701800"/>
                                <a:ext cx="208280" cy="187960"/>
                              </a:xfrm>
                              <a:prstGeom prst="rect">
                                <a:avLst/>
                              </a:prstGeom>
                              <a:noFill/>
                              <a:ln w="6350">
                                <a:noFill/>
                              </a:ln>
                            </wps:spPr>
                            <wps:txbx>
                              <w:txbxContent>
                                <w:p w14:paraId="38678CF0" w14:textId="53134D0B" w:rsidR="002807AF" w:rsidRPr="002807AF" w:rsidRDefault="002807AF" w:rsidP="002807AF">
                                  <w:pPr>
                                    <w:rPr>
                                      <w:sz w:val="6"/>
                                      <w:szCs w:val="6"/>
                                      <w:lang w:val="en-US"/>
                                    </w:rPr>
                                  </w:pPr>
                                  <w:r w:rsidRPr="002807AF">
                                    <w:rPr>
                                      <w:sz w:val="6"/>
                                      <w:szCs w:val="6"/>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4B677FB" id="Group 19" o:spid="_x0000_s1026" style="position:absolute;margin-left:0;margin-top:168.3pt;width:606.45pt;height:342.2pt;z-index:251658240;mso-position-horizontal:left;mso-position-horizontal-relative:page;mso-position-vertical-relative:margin" coordsize="77019,4346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">
                <v:group id="Group 7" o:spid="_x0000_s1027" style="position:absolute;width:77019;height:22110" coordsize="74690,20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graph of blue dots&#10;&#10;Description automatically generated" style="position:absolute;left:47055;width:27635;height:20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">
                    <v:imagedata r:id="rId17" o:title="A graph of blue dots&#10;&#10;Description automatically generated"/>
                  </v:shape>
                  <v:shape id="Picture 5" o:spid="_x0000_s1029" type="#_x0000_t75" alt="A graph of pink dots&#10;&#10;Description automatically generated" style="position:absolute;left:23836;top:205;width:24174;height:20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">
                    <v:imagedata r:id="rId18" o:title="A graph of pink dots&#10;&#10;Description automatically generated" cropright="5018f"/>
                  </v:shape>
                  <v:shape id="Picture 6" o:spid="_x0000_s1030" type="#_x0000_t75" alt="A diagram of a protein coding&#10;&#10;Description automatically generated" style="position:absolute;top:410;width:24968;height:202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">
                    <v:imagedata r:id="rId19" o:title="A diagram of a protein coding&#10;&#10;Description automatically generated" cropright="4736f"/>
                  </v:shape>
                </v:group>
                <v:group id="Group 18" o:spid="_x0000_s1031" style="position:absolute;left:548;top:21579;width:74987;height:21882" coordsize="75844,20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">
                  <v:group id="Group 15" o:spid="_x0000_s1032" style="position:absolute;left:24587;top:762;width:25552;height:19481" coordsize="25552,19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">
                    <v:group id="Group 14" o:spid="_x0000_s1033" style="position:absolute;width:25552;height:19481" coordsize="25552,19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">
                      <v:shape id="Picture 9" o:spid="_x0000_s1034" type="#_x0000_t75" style="position:absolute;width:24892;height:19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">
                        <v:imagedata r:id="rId20" o:title="" croptop="2526f" cropleft="1083f" cropright="4069f"/>
                      </v:shape>
                      <v:shapetype id="_x0000_t202" coordsize="21600,21600" o:spt="202" path="m,l,21600r21600,l21600,xe">
                        <v:stroke joinstyle="miter"/>
                        <v:path gradientshapeok="t" o:connecttype="rect"/>
                      </v:shapetype>
                      <v:shape id="Text Box 10" o:spid="_x0000_s1035" type="#_x0000_t202" style="position:absolute;left:23469;top:1828;width:2083;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" filled="f" stroked="f" strokeweight=".5pt">
                        <v:textbox>
                          <w:txbxContent>
                            <w:p w14:paraId="592CC19C" w14:textId="77777777" w:rsidR="002807AF" w:rsidRPr="002807AF" w:rsidRDefault="002807AF" w:rsidP="002807AF">
                              <w:pPr>
                                <w:rPr>
                                  <w:sz w:val="6"/>
                                  <w:szCs w:val="6"/>
                                  <w:lang w:val="en-US"/>
                                </w:rPr>
                              </w:pPr>
                              <w:r w:rsidRPr="002807AF">
                                <w:rPr>
                                  <w:sz w:val="6"/>
                                  <w:szCs w:val="6"/>
                                  <w:lang w:val="en-US"/>
                                </w:rPr>
                                <w:t>3</w:t>
                              </w:r>
                            </w:p>
                          </w:txbxContent>
                        </v:textbox>
                      </v:shape>
                    </v:group>
                    <v:shape id="Text Box 10" o:spid="_x0000_s1036" type="#_x0000_t202" style="position:absolute;left:15036;top:16256;width:2083;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" filled="f" stroked="f" strokeweight=".5pt">
                      <v:textbox>
                        <w:txbxContent>
                          <w:p w14:paraId="7A8FABA1" w14:textId="77777777" w:rsidR="002807AF" w:rsidRPr="002807AF" w:rsidRDefault="002807AF" w:rsidP="002807AF">
                            <w:pPr>
                              <w:rPr>
                                <w:sz w:val="6"/>
                                <w:szCs w:val="6"/>
                                <w:lang w:val="en-US"/>
                              </w:rPr>
                            </w:pPr>
                            <w:r w:rsidRPr="002807AF">
                              <w:rPr>
                                <w:sz w:val="6"/>
                                <w:szCs w:val="6"/>
                                <w:lang w:val="en-US"/>
                              </w:rPr>
                              <w:t>2</w:t>
                            </w:r>
                          </w:p>
                        </w:txbxContent>
                      </v:textbox>
                    </v:shape>
                  </v:group>
                  <v:group id="Group 13" o:spid="_x0000_s1037" style="position:absolute;left:49225;width:26619;height:20777" coordsize="26619,20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">
                    <v:group id="Group 12" o:spid="_x0000_s1038" style="position:absolute;width:26619;height:20777" coordsize="26619,20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">
                      <v:shape id="Picture 8" o:spid="_x0000_s1039" type="#_x0000_t75" alt="A graph with blue lines and white text&#10;&#10;Description automatically generated" style="position:absolute;width:26219;height:207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">
                        <v:imagedata r:id="rId21" o:title="A graph with blue lines and white text&#10;&#10;Description automatically generated" cropright="3515f"/>
                      </v:shape>
                      <v:shape id="Text Box 10" o:spid="_x0000_s1040" type="#_x0000_t202" style="position:absolute;left:24536;top:2336;width:2083;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" filled="f" stroked="f" strokeweight=".5pt">
                        <v:textbox>
                          <w:txbxContent>
                            <w:p w14:paraId="50EFC4D9" w14:textId="5FC7992E" w:rsidR="002F5346" w:rsidRPr="002807AF" w:rsidRDefault="002F5346">
                              <w:pPr>
                                <w:rPr>
                                  <w:sz w:val="6"/>
                                  <w:szCs w:val="6"/>
                                  <w:lang w:val="en-US"/>
                                </w:rPr>
                              </w:pPr>
                              <w:r w:rsidRPr="002807AF">
                                <w:rPr>
                                  <w:sz w:val="6"/>
                                  <w:szCs w:val="6"/>
                                  <w:lang w:val="en-US"/>
                                </w:rPr>
                                <w:t>3</w:t>
                              </w:r>
                            </w:p>
                          </w:txbxContent>
                        </v:textbox>
                      </v:shape>
                    </v:group>
                    <v:shape id="Text Box 10" o:spid="_x0000_s1041" type="#_x0000_t202" style="position:absolute;left:15544;top:17424;width:2083;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" filled="f" stroked="f" strokeweight=".5pt">
                      <v:textbox>
                        <w:txbxContent>
                          <w:p w14:paraId="6F45C76B" w14:textId="77777777" w:rsidR="002807AF" w:rsidRPr="002807AF" w:rsidRDefault="002807AF" w:rsidP="002807AF">
                            <w:pPr>
                              <w:rPr>
                                <w:sz w:val="6"/>
                                <w:szCs w:val="6"/>
                                <w:lang w:val="en-US"/>
                              </w:rPr>
                            </w:pPr>
                            <w:r w:rsidRPr="002807AF">
                              <w:rPr>
                                <w:sz w:val="6"/>
                                <w:szCs w:val="6"/>
                                <w:lang w:val="en-US"/>
                              </w:rPr>
                              <w:t>2</w:t>
                            </w:r>
                          </w:p>
                        </w:txbxContent>
                      </v:textbox>
                    </v:shape>
                  </v:group>
                  <v:group id="Group 17" o:spid="_x0000_s1042" style="position:absolute;width:26162;height:20434" coordsize="26162,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">
                    <v:group id="Group 16" o:spid="_x0000_s1043" style="position:absolute;width:26162;height:20434" coordsize="26162,20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">
                      <v:shape id="Picture 11" o:spid="_x0000_s1044" type="#_x0000_t75" alt="A diagram of protein coding genes&#10;&#10;Description automatically generated" style="position:absolute;width:25806;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">
                        <v:imagedata r:id="rId22" o:title="A diagram of protein coding genes&#10;&#10;Description automatically generated" cropright="3453f"/>
                      </v:shape>
                      <v:shape id="Text Box 10" o:spid="_x0000_s1045" type="#_x0000_t202" style="position:absolute;left:24079;top:2438;width:2083;height:1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" filled="f" stroked="f" strokeweight=".5pt">
                        <v:textbox>
                          <w:txbxContent>
                            <w:p w14:paraId="6FC3BCA5" w14:textId="77777777" w:rsidR="002807AF" w:rsidRPr="002807AF" w:rsidRDefault="002807AF" w:rsidP="002807AF">
                              <w:pPr>
                                <w:rPr>
                                  <w:sz w:val="6"/>
                                  <w:szCs w:val="6"/>
                                  <w:lang w:val="en-US"/>
                                </w:rPr>
                              </w:pPr>
                              <w:r w:rsidRPr="002807AF">
                                <w:rPr>
                                  <w:sz w:val="6"/>
                                  <w:szCs w:val="6"/>
                                  <w:lang w:val="en-US"/>
                                </w:rPr>
                                <w:t>3</w:t>
                              </w:r>
                            </w:p>
                          </w:txbxContent>
                        </v:textbox>
                      </v:shape>
                    </v:group>
                    <v:shape id="Text Box 10" o:spid="_x0000_s1046" type="#_x0000_t202" style="position:absolute;left:15544;top:17018;width:2083;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" filled="f" stroked="f" strokeweight=".5pt">
                      <v:textbox>
                        <w:txbxContent>
                          <w:p w14:paraId="38678CF0" w14:textId="53134D0B" w:rsidR="002807AF" w:rsidRPr="002807AF" w:rsidRDefault="002807AF" w:rsidP="002807AF">
                            <w:pPr>
                              <w:rPr>
                                <w:sz w:val="6"/>
                                <w:szCs w:val="6"/>
                                <w:lang w:val="en-US"/>
                              </w:rPr>
                            </w:pPr>
                            <w:r w:rsidRPr="002807AF">
                              <w:rPr>
                                <w:sz w:val="6"/>
                                <w:szCs w:val="6"/>
                                <w:lang w:val="en-US"/>
                              </w:rPr>
                              <w:t>2</w:t>
                            </w:r>
                          </w:p>
                        </w:txbxContent>
                      </v:textbox>
                    </v:shape>
                  </v:group>
                </v:group>
                <w10:wrap type="square" anchorx="page" anchory="margin"/>
              </v:group>
            </w:pict>
          </mc:Fallback>
        </mc:AlternateContent>
      </w:r>
    </w:p>
    <w:p w14:paraId="6923F59B" w14:textId="3A67DCB1" w:rsidR="006E054A" w:rsidRPr="008A4712" w:rsidRDefault="006E054A" w:rsidP="00C22D70">
      <w:pPr>
        <w:spacing w:line="360" w:lineRule="auto"/>
        <w:rPr>
          <w:sz w:val="24"/>
          <w:szCs w:val="24"/>
        </w:rPr>
      </w:pPr>
    </w:p>
    <w:p w14:paraId="105A3779" w14:textId="6DD16EF3" w:rsidR="004905F4" w:rsidRPr="008A4712" w:rsidRDefault="000B0F7B" w:rsidP="00C22D70">
      <w:pPr>
        <w:spacing w:line="360" w:lineRule="auto"/>
        <w:rPr>
          <w:sz w:val="24"/>
          <w:szCs w:val="24"/>
        </w:rPr>
      </w:pPr>
      <w:r w:rsidRPr="008A4712">
        <w:rPr>
          <w:sz w:val="24"/>
          <w:szCs w:val="24"/>
        </w:rPr>
        <w:t xml:space="preserve">As demonstrated in fig 1, </w:t>
      </w:r>
      <w:r w:rsidR="006D3443" w:rsidRPr="008A4712">
        <w:rPr>
          <w:sz w:val="24"/>
          <w:szCs w:val="24"/>
        </w:rPr>
        <w:t>niche width is normally distributed for ranges in organism complexity</w:t>
      </w:r>
      <w:r w:rsidR="00B5700F" w:rsidRPr="008A4712">
        <w:rPr>
          <w:sz w:val="24"/>
          <w:szCs w:val="24"/>
        </w:rPr>
        <w:t xml:space="preserve"> </w:t>
      </w:r>
    </w:p>
    <w:p w14:paraId="4C188F97" w14:textId="57A920C6" w:rsidR="004E7046" w:rsidRPr="008A4712" w:rsidRDefault="001E25CE" w:rsidP="00C22D70">
      <w:pPr>
        <w:spacing w:line="360" w:lineRule="auto"/>
        <w:rPr>
          <w:sz w:val="24"/>
          <w:szCs w:val="24"/>
        </w:rPr>
      </w:pPr>
      <w:r w:rsidRPr="008A4712">
        <w:rPr>
          <w:sz w:val="24"/>
          <w:szCs w:val="24"/>
        </w:rPr>
        <w:t xml:space="preserve">Notably, the ingredients which displayed the most significant </w:t>
      </w:r>
      <w:r w:rsidR="00C8564B" w:rsidRPr="008A4712">
        <w:rPr>
          <w:sz w:val="24"/>
          <w:szCs w:val="24"/>
        </w:rPr>
        <w:t xml:space="preserve">positive </w:t>
      </w:r>
      <w:r w:rsidRPr="008A4712">
        <w:rPr>
          <w:sz w:val="24"/>
          <w:szCs w:val="24"/>
        </w:rPr>
        <w:t xml:space="preserve">correlations between abundance and </w:t>
      </w:r>
      <w:r w:rsidR="00C8564B" w:rsidRPr="008A4712">
        <w:rPr>
          <w:sz w:val="24"/>
          <w:szCs w:val="24"/>
        </w:rPr>
        <w:t xml:space="preserve">organism complexity were </w:t>
      </w:r>
      <w:r w:rsidR="00C350FE" w:rsidRPr="008A4712">
        <w:rPr>
          <w:sz w:val="24"/>
          <w:szCs w:val="24"/>
        </w:rPr>
        <w:t>CaCO</w:t>
      </w:r>
      <w:r w:rsidR="00C350FE" w:rsidRPr="008A4712">
        <w:rPr>
          <w:sz w:val="24"/>
          <w:szCs w:val="24"/>
          <w:vertAlign w:val="subscript"/>
        </w:rPr>
        <w:t>3</w:t>
      </w:r>
      <w:r w:rsidR="00C350FE" w:rsidRPr="008A4712">
        <w:rPr>
          <w:sz w:val="24"/>
          <w:szCs w:val="24"/>
        </w:rPr>
        <w:t xml:space="preserve">, </w:t>
      </w:r>
      <w:r w:rsidR="00C8564B" w:rsidRPr="008A4712">
        <w:rPr>
          <w:sz w:val="24"/>
          <w:szCs w:val="24"/>
        </w:rPr>
        <w:t xml:space="preserve">starch, rolled oats, malt extract, agar and an unnamed ingredient. </w:t>
      </w:r>
      <w:r w:rsidR="00AA6B6C" w:rsidRPr="008A4712">
        <w:rPr>
          <w:sz w:val="24"/>
          <w:szCs w:val="24"/>
        </w:rPr>
        <w:t xml:space="preserve">The ingredients which had the most negative correlations for abundance with </w:t>
      </w:r>
      <w:r w:rsidR="004905F4" w:rsidRPr="008A4712">
        <w:rPr>
          <w:sz w:val="24"/>
          <w:szCs w:val="24"/>
        </w:rPr>
        <w:t>organism complexity were trypticase peptone, Columbia agar base</w:t>
      </w:r>
      <w:r w:rsidR="000411BD" w:rsidRPr="008A4712">
        <w:rPr>
          <w:sz w:val="24"/>
          <w:szCs w:val="24"/>
        </w:rPr>
        <w:t xml:space="preserve"> and</w:t>
      </w:r>
      <w:r w:rsidR="004905F4" w:rsidRPr="008A4712">
        <w:rPr>
          <w:sz w:val="24"/>
          <w:szCs w:val="24"/>
        </w:rPr>
        <w:t xml:space="preserve"> L-cysteine HCL x H</w:t>
      </w:r>
      <w:r w:rsidR="00C350FE" w:rsidRPr="008A4712">
        <w:rPr>
          <w:sz w:val="24"/>
          <w:szCs w:val="24"/>
          <w:vertAlign w:val="subscript"/>
        </w:rPr>
        <w:t>2</w:t>
      </w:r>
      <w:r w:rsidR="004905F4" w:rsidRPr="008A4712">
        <w:rPr>
          <w:sz w:val="24"/>
          <w:szCs w:val="24"/>
        </w:rPr>
        <w:t>O.</w:t>
      </w:r>
    </w:p>
    <w:p w14:paraId="239BA196" w14:textId="7F829133" w:rsidR="0097408F" w:rsidRPr="008A4712" w:rsidRDefault="0097408F" w:rsidP="00C22D70">
      <w:pPr>
        <w:pStyle w:val="Heading2"/>
        <w:spacing w:line="360" w:lineRule="auto"/>
        <w:rPr>
          <w:sz w:val="36"/>
          <w:szCs w:val="36"/>
        </w:rPr>
      </w:pPr>
      <w:r w:rsidRPr="008A4712">
        <w:rPr>
          <w:sz w:val="36"/>
          <w:szCs w:val="36"/>
        </w:rPr>
        <w:t>Discussion</w:t>
      </w:r>
    </w:p>
    <w:p w14:paraId="6C925A83" w14:textId="44F943E2" w:rsidR="0097408F" w:rsidRPr="008A4712" w:rsidRDefault="00EA368B" w:rsidP="00C22D70">
      <w:pPr>
        <w:spacing w:line="360" w:lineRule="auto"/>
        <w:rPr>
          <w:sz w:val="24"/>
          <w:szCs w:val="24"/>
        </w:rPr>
      </w:pPr>
      <w:r w:rsidRPr="008A4712">
        <w:rPr>
          <w:sz w:val="24"/>
          <w:szCs w:val="24"/>
        </w:rPr>
        <w:t xml:space="preserve">The normal distribution of niche width for prokaryotes with organism complexity is unexpected. We expected more complex organisms to contain a larger enzymatic repertoire </w:t>
      </w:r>
      <w:r w:rsidRPr="008A4712">
        <w:rPr>
          <w:sz w:val="24"/>
          <w:szCs w:val="24"/>
        </w:rPr>
        <w:lastRenderedPageBreak/>
        <w:t>to thus allow the</w:t>
      </w:r>
      <w:r w:rsidR="00123D6E" w:rsidRPr="008A4712">
        <w:rPr>
          <w:sz w:val="24"/>
          <w:szCs w:val="24"/>
        </w:rPr>
        <w:t xml:space="preserve"> metabolism of a wider range of growth resources. The result observed may occur due to the log scaling </w:t>
      </w:r>
      <w:r w:rsidR="00CF6A50">
        <w:rPr>
          <w:sz w:val="24"/>
          <w:szCs w:val="24"/>
        </w:rPr>
        <w:t>transformation</w:t>
      </w:r>
      <w:r w:rsidR="00123D6E" w:rsidRPr="008A4712">
        <w:rPr>
          <w:sz w:val="24"/>
          <w:szCs w:val="24"/>
        </w:rPr>
        <w:t xml:space="preserve"> which </w:t>
      </w:r>
      <w:r w:rsidR="00554438" w:rsidRPr="008A4712">
        <w:rPr>
          <w:sz w:val="24"/>
          <w:szCs w:val="24"/>
        </w:rPr>
        <w:t xml:space="preserve">distinguishes lower values for niche width into more distantly spaced discrete values. Alternatively, the normal distribution may </w:t>
      </w:r>
      <w:r w:rsidR="009A4BC9" w:rsidRPr="008A4712">
        <w:rPr>
          <w:sz w:val="24"/>
          <w:szCs w:val="24"/>
        </w:rPr>
        <w:t>form</w:t>
      </w:r>
      <w:r w:rsidR="00554438" w:rsidRPr="008A4712">
        <w:rPr>
          <w:sz w:val="24"/>
          <w:szCs w:val="24"/>
        </w:rPr>
        <w:t xml:space="preserve"> because there is a</w:t>
      </w:r>
      <w:r w:rsidR="009A4BC9" w:rsidRPr="008A4712">
        <w:rPr>
          <w:sz w:val="24"/>
          <w:szCs w:val="24"/>
        </w:rPr>
        <w:t xml:space="preserve"> constraint imposed on </w:t>
      </w:r>
      <w:r w:rsidR="008A4712">
        <w:rPr>
          <w:sz w:val="24"/>
          <w:szCs w:val="24"/>
        </w:rPr>
        <w:t xml:space="preserve">more complex organisms. </w:t>
      </w:r>
      <w:r w:rsidR="00CC7982">
        <w:rPr>
          <w:sz w:val="24"/>
          <w:szCs w:val="24"/>
        </w:rPr>
        <w:t xml:space="preserve">One probability is that more complex organisms require more resources to replicate their larger genomes and , therefore, there is only a limited subset of suitable resources which can support this increased demand for phosphorus and nitrogen. </w:t>
      </w:r>
      <w:r w:rsidR="009A4BC9" w:rsidRPr="008A4712">
        <w:rPr>
          <w:sz w:val="24"/>
          <w:szCs w:val="24"/>
        </w:rPr>
        <w:t xml:space="preserve"> </w:t>
      </w:r>
    </w:p>
    <w:p w14:paraId="3BF0AAFA" w14:textId="6D4EF86C" w:rsidR="0097408F" w:rsidRPr="00C22D70" w:rsidRDefault="0097408F" w:rsidP="00C22D70">
      <w:pPr>
        <w:pStyle w:val="Heading2"/>
        <w:spacing w:line="360" w:lineRule="auto"/>
        <w:rPr>
          <w:sz w:val="36"/>
          <w:szCs w:val="36"/>
        </w:rPr>
      </w:pPr>
      <w:r w:rsidRPr="00C22D70">
        <w:rPr>
          <w:sz w:val="36"/>
          <w:szCs w:val="36"/>
        </w:rPr>
        <w:t>References</w:t>
      </w:r>
    </w:p>
    <w:p w14:paraId="1CB847D2" w14:textId="73509DEF" w:rsidR="0097408F" w:rsidRPr="008A4712" w:rsidRDefault="0097408F" w:rsidP="00C22D70">
      <w:pPr>
        <w:spacing w:line="360" w:lineRule="auto"/>
        <w:rPr>
          <w:sz w:val="24"/>
          <w:szCs w:val="24"/>
        </w:rPr>
      </w:pPr>
    </w:p>
    <w:p w14:paraId="23C55F17" w14:textId="77777777" w:rsidR="008B6D13" w:rsidRPr="008A4712" w:rsidRDefault="00684ACC" w:rsidP="00C22D70">
      <w:pPr>
        <w:pStyle w:val="Bibliography"/>
        <w:spacing w:line="360" w:lineRule="auto"/>
        <w:rPr>
          <w:rFonts w:ascii="Aptos" w:hAnsi="Aptos"/>
          <w:sz w:val="24"/>
          <w:szCs w:val="24"/>
        </w:rPr>
      </w:pPr>
      <w:r w:rsidRPr="008A4712">
        <w:rPr>
          <w:sz w:val="24"/>
          <w:szCs w:val="24"/>
        </w:rPr>
        <w:fldChar w:fldCharType="begin"/>
      </w:r>
      <w:r w:rsidRPr="008A4712">
        <w:rPr>
          <w:sz w:val="24"/>
          <w:szCs w:val="24"/>
        </w:rPr>
        <w:instrText xml:space="preserve"> ADDIN ZOTERO_BIBL {"uncited":[],"omitted":[],"custom":[]} CSL_BIBLIOGRAPHY </w:instrText>
      </w:r>
      <w:r w:rsidRPr="008A4712">
        <w:rPr>
          <w:sz w:val="24"/>
          <w:szCs w:val="24"/>
        </w:rPr>
        <w:fldChar w:fldCharType="separate"/>
      </w:r>
      <w:r w:rsidR="008B6D13" w:rsidRPr="008A4712">
        <w:rPr>
          <w:rFonts w:ascii="Aptos" w:hAnsi="Aptos"/>
          <w:sz w:val="24"/>
          <w:szCs w:val="24"/>
        </w:rPr>
        <w:t>Fahimipour, A.K., Gross, T., 2020. Mapping the bacterial metabolic niche space. Nat. Commun. 11, 4887. https://doi.org/10.1038/s41467-020-18695-z</w:t>
      </w:r>
    </w:p>
    <w:p w14:paraId="65DDBB69" w14:textId="77777777" w:rsidR="008B6D13" w:rsidRPr="008A4712" w:rsidRDefault="008B6D13" w:rsidP="00C22D70">
      <w:pPr>
        <w:pStyle w:val="Bibliography"/>
        <w:spacing w:line="360" w:lineRule="auto"/>
        <w:rPr>
          <w:rFonts w:ascii="Aptos" w:hAnsi="Aptos"/>
          <w:sz w:val="24"/>
          <w:szCs w:val="24"/>
        </w:rPr>
      </w:pPr>
      <w:r w:rsidRPr="008A4712">
        <w:rPr>
          <w:rFonts w:ascii="Aptos" w:hAnsi="Aptos"/>
          <w:sz w:val="24"/>
          <w:szCs w:val="24"/>
          <w:lang w:val="de-DE"/>
        </w:rPr>
        <w:t xml:space="preserve">Koblitz, J., Halama, P., Spring, S., Thiel, V., Baschien, C., Hahnke, R.L., Pester, M., Overmann, J., Reimer, L.C., 2023. </w:t>
      </w:r>
      <w:r w:rsidRPr="008A4712">
        <w:rPr>
          <w:rFonts w:ascii="Aptos" w:hAnsi="Aptos"/>
          <w:sz w:val="24"/>
          <w:szCs w:val="24"/>
        </w:rPr>
        <w:t>MediaDive: the expert-curated cultivation media database. Nucleic Acids Res. 51, D1531–D1538. https://doi.org/10.1093/nar/gkac803</w:t>
      </w:r>
    </w:p>
    <w:p w14:paraId="066BA4FB" w14:textId="77777777" w:rsidR="008B6D13" w:rsidRPr="008A4712" w:rsidRDefault="008B6D13" w:rsidP="00C22D70">
      <w:pPr>
        <w:pStyle w:val="Bibliography"/>
        <w:spacing w:line="360" w:lineRule="auto"/>
        <w:rPr>
          <w:rFonts w:ascii="Aptos" w:hAnsi="Aptos"/>
          <w:sz w:val="24"/>
          <w:szCs w:val="24"/>
        </w:rPr>
      </w:pPr>
      <w:r w:rsidRPr="008A4712">
        <w:rPr>
          <w:rFonts w:ascii="Aptos" w:hAnsi="Aptos"/>
          <w:sz w:val="24"/>
          <w:szCs w:val="24"/>
        </w:rPr>
        <w:t>Lin, Q., Li, L., Adams, J.M., Heděnec, P., Tu, B., Li, C., Li, T., Li, X., 2021. Nutrient resource availability mediates niche differentiation and temporal co-occurrence of soil bacterial communities. Appl. Soil Ecol. 163, 103965. https://doi.org/10.1016/j.apsoil.2021.103965</w:t>
      </w:r>
    </w:p>
    <w:p w14:paraId="6AA4F1FF" w14:textId="77777777" w:rsidR="008B6D13" w:rsidRPr="008A4712" w:rsidRDefault="008B6D13" w:rsidP="00C22D70">
      <w:pPr>
        <w:pStyle w:val="Bibliography"/>
        <w:spacing w:line="360" w:lineRule="auto"/>
        <w:rPr>
          <w:rFonts w:ascii="Aptos" w:hAnsi="Aptos"/>
          <w:sz w:val="24"/>
          <w:szCs w:val="24"/>
        </w:rPr>
      </w:pPr>
      <w:r w:rsidRPr="008A4712">
        <w:rPr>
          <w:rFonts w:ascii="Aptos" w:hAnsi="Aptos"/>
          <w:sz w:val="24"/>
          <w:szCs w:val="24"/>
        </w:rPr>
        <w:t>Malard, L.A., Guisan, A., 2023. Into the microbial niche. Trends Ecol. Evol. 38, 936–945. https://doi.org/10.1016/j.tree.2023.04.015</w:t>
      </w:r>
    </w:p>
    <w:p w14:paraId="54E4A20C" w14:textId="77777777" w:rsidR="008B6D13" w:rsidRPr="008A4712" w:rsidRDefault="008B6D13" w:rsidP="00C22D70">
      <w:pPr>
        <w:pStyle w:val="Bibliography"/>
        <w:spacing w:line="360" w:lineRule="auto"/>
        <w:rPr>
          <w:rFonts w:ascii="Aptos" w:hAnsi="Aptos"/>
          <w:sz w:val="24"/>
          <w:szCs w:val="24"/>
        </w:rPr>
      </w:pPr>
      <w:r w:rsidRPr="008A4712">
        <w:rPr>
          <w:rFonts w:ascii="Aptos" w:hAnsi="Aptos"/>
          <w:sz w:val="24"/>
          <w:szCs w:val="24"/>
        </w:rPr>
        <w:t>Malik, A.A., Martiny, J.B.H., Brodie, E.L., Martiny, A.C., Treseder, K.K., Allison, S.D., 2020. Defining trait-based microbial strategies with consequences for soil carbon cycling under climate change. ISME J. 14, 1–9. https://doi.org/10.1038/s41396-019-0510-0</w:t>
      </w:r>
    </w:p>
    <w:p w14:paraId="62297B1A" w14:textId="77777777" w:rsidR="008B6D13" w:rsidRPr="008A4712" w:rsidRDefault="008B6D13" w:rsidP="00C22D70">
      <w:pPr>
        <w:pStyle w:val="Bibliography"/>
        <w:spacing w:line="360" w:lineRule="auto"/>
        <w:rPr>
          <w:rFonts w:ascii="Aptos" w:hAnsi="Aptos"/>
          <w:sz w:val="24"/>
          <w:szCs w:val="24"/>
        </w:rPr>
      </w:pPr>
      <w:r w:rsidRPr="008A4712">
        <w:rPr>
          <w:rFonts w:ascii="Aptos" w:hAnsi="Aptos"/>
          <w:sz w:val="24"/>
          <w:szCs w:val="24"/>
        </w:rPr>
        <w:t>Oberhardt, M.A., Zarecki, R., Gronow, S., Lang, E., Klenk, H.-P., Gophna, U., Ruppin, E., 2015. Harnessing the landscape of microbial culture media to predict new organism–media pairings. Nat. Commun. 6, 8493. https://doi.org/10.1038/ncomms9493</w:t>
      </w:r>
    </w:p>
    <w:p w14:paraId="1B4DC7E5" w14:textId="5AE846E2" w:rsidR="0097408F" w:rsidRPr="008A4712" w:rsidRDefault="00684ACC" w:rsidP="00C22D70">
      <w:pPr>
        <w:spacing w:line="360" w:lineRule="auto"/>
        <w:rPr>
          <w:sz w:val="24"/>
          <w:szCs w:val="24"/>
        </w:rPr>
      </w:pPr>
      <w:r w:rsidRPr="008A4712">
        <w:rPr>
          <w:sz w:val="24"/>
          <w:szCs w:val="24"/>
        </w:rPr>
        <w:fldChar w:fldCharType="end"/>
      </w:r>
    </w:p>
    <w:p w14:paraId="28C32649" w14:textId="4E3A56A1" w:rsidR="009153A4" w:rsidRPr="00C22D70" w:rsidRDefault="009153A4" w:rsidP="00C22D70">
      <w:pPr>
        <w:pStyle w:val="Heading3"/>
        <w:spacing w:line="360" w:lineRule="auto"/>
        <w:rPr>
          <w:sz w:val="36"/>
          <w:szCs w:val="36"/>
        </w:rPr>
      </w:pPr>
      <w:r w:rsidRPr="00C22D70">
        <w:rPr>
          <w:sz w:val="36"/>
          <w:szCs w:val="36"/>
        </w:rPr>
        <w:lastRenderedPageBreak/>
        <w:t>Appendix</w:t>
      </w:r>
    </w:p>
    <w:p w14:paraId="1D515048" w14:textId="77777777" w:rsidR="009153A4" w:rsidRPr="008A4712" w:rsidRDefault="009153A4" w:rsidP="00C22D70">
      <w:pPr>
        <w:spacing w:line="360" w:lineRule="auto"/>
        <w:rPr>
          <w:sz w:val="24"/>
          <w:szCs w:val="24"/>
        </w:rPr>
      </w:pPr>
    </w:p>
    <w:sectPr w:rsidR="009153A4" w:rsidRPr="008A4712" w:rsidSect="0073522C">
      <w:pgSz w:w="11906" w:h="16838"/>
      <w:pgMar w:top="1247" w:right="1247" w:bottom="1247" w:left="124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DA068B"/>
    <w:multiLevelType w:val="hybridMultilevel"/>
    <w:tmpl w:val="6F3CEA1A"/>
    <w:lvl w:ilvl="0" w:tplc="843800BA">
      <w:start w:val="1"/>
      <w:numFmt w:val="bullet"/>
      <w:lvlText w:val="•"/>
      <w:lvlJc w:val="left"/>
      <w:pPr>
        <w:tabs>
          <w:tab w:val="num" w:pos="720"/>
        </w:tabs>
        <w:ind w:left="720" w:hanging="360"/>
      </w:pPr>
      <w:rPr>
        <w:rFonts w:ascii="Arial" w:hAnsi="Arial" w:hint="default"/>
      </w:rPr>
    </w:lvl>
    <w:lvl w:ilvl="1" w:tplc="1696C072" w:tentative="1">
      <w:start w:val="1"/>
      <w:numFmt w:val="bullet"/>
      <w:lvlText w:val="•"/>
      <w:lvlJc w:val="left"/>
      <w:pPr>
        <w:tabs>
          <w:tab w:val="num" w:pos="1440"/>
        </w:tabs>
        <w:ind w:left="1440" w:hanging="360"/>
      </w:pPr>
      <w:rPr>
        <w:rFonts w:ascii="Arial" w:hAnsi="Arial" w:hint="default"/>
      </w:rPr>
    </w:lvl>
    <w:lvl w:ilvl="2" w:tplc="76840B0E" w:tentative="1">
      <w:start w:val="1"/>
      <w:numFmt w:val="bullet"/>
      <w:lvlText w:val="•"/>
      <w:lvlJc w:val="left"/>
      <w:pPr>
        <w:tabs>
          <w:tab w:val="num" w:pos="2160"/>
        </w:tabs>
        <w:ind w:left="2160" w:hanging="360"/>
      </w:pPr>
      <w:rPr>
        <w:rFonts w:ascii="Arial" w:hAnsi="Arial" w:hint="default"/>
      </w:rPr>
    </w:lvl>
    <w:lvl w:ilvl="3" w:tplc="8E90B304" w:tentative="1">
      <w:start w:val="1"/>
      <w:numFmt w:val="bullet"/>
      <w:lvlText w:val="•"/>
      <w:lvlJc w:val="left"/>
      <w:pPr>
        <w:tabs>
          <w:tab w:val="num" w:pos="2880"/>
        </w:tabs>
        <w:ind w:left="2880" w:hanging="360"/>
      </w:pPr>
      <w:rPr>
        <w:rFonts w:ascii="Arial" w:hAnsi="Arial" w:hint="default"/>
      </w:rPr>
    </w:lvl>
    <w:lvl w:ilvl="4" w:tplc="574C82D2" w:tentative="1">
      <w:start w:val="1"/>
      <w:numFmt w:val="bullet"/>
      <w:lvlText w:val="•"/>
      <w:lvlJc w:val="left"/>
      <w:pPr>
        <w:tabs>
          <w:tab w:val="num" w:pos="3600"/>
        </w:tabs>
        <w:ind w:left="3600" w:hanging="360"/>
      </w:pPr>
      <w:rPr>
        <w:rFonts w:ascii="Arial" w:hAnsi="Arial" w:hint="default"/>
      </w:rPr>
    </w:lvl>
    <w:lvl w:ilvl="5" w:tplc="393E4C18" w:tentative="1">
      <w:start w:val="1"/>
      <w:numFmt w:val="bullet"/>
      <w:lvlText w:val="•"/>
      <w:lvlJc w:val="left"/>
      <w:pPr>
        <w:tabs>
          <w:tab w:val="num" w:pos="4320"/>
        </w:tabs>
        <w:ind w:left="4320" w:hanging="360"/>
      </w:pPr>
      <w:rPr>
        <w:rFonts w:ascii="Arial" w:hAnsi="Arial" w:hint="default"/>
      </w:rPr>
    </w:lvl>
    <w:lvl w:ilvl="6" w:tplc="8A08C090" w:tentative="1">
      <w:start w:val="1"/>
      <w:numFmt w:val="bullet"/>
      <w:lvlText w:val="•"/>
      <w:lvlJc w:val="left"/>
      <w:pPr>
        <w:tabs>
          <w:tab w:val="num" w:pos="5040"/>
        </w:tabs>
        <w:ind w:left="5040" w:hanging="360"/>
      </w:pPr>
      <w:rPr>
        <w:rFonts w:ascii="Arial" w:hAnsi="Arial" w:hint="default"/>
      </w:rPr>
    </w:lvl>
    <w:lvl w:ilvl="7" w:tplc="F83E2DC8" w:tentative="1">
      <w:start w:val="1"/>
      <w:numFmt w:val="bullet"/>
      <w:lvlText w:val="•"/>
      <w:lvlJc w:val="left"/>
      <w:pPr>
        <w:tabs>
          <w:tab w:val="num" w:pos="5760"/>
        </w:tabs>
        <w:ind w:left="5760" w:hanging="360"/>
      </w:pPr>
      <w:rPr>
        <w:rFonts w:ascii="Arial" w:hAnsi="Arial" w:hint="default"/>
      </w:rPr>
    </w:lvl>
    <w:lvl w:ilvl="8" w:tplc="A1DC23B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4325731"/>
    <w:multiLevelType w:val="hybridMultilevel"/>
    <w:tmpl w:val="8FD43364"/>
    <w:lvl w:ilvl="0" w:tplc="0E98207C">
      <w:start w:val="1"/>
      <w:numFmt w:val="bullet"/>
      <w:lvlText w:val="•"/>
      <w:lvlJc w:val="left"/>
      <w:pPr>
        <w:tabs>
          <w:tab w:val="num" w:pos="720"/>
        </w:tabs>
        <w:ind w:left="720" w:hanging="360"/>
      </w:pPr>
      <w:rPr>
        <w:rFonts w:ascii="Arial" w:hAnsi="Arial" w:hint="default"/>
      </w:rPr>
    </w:lvl>
    <w:lvl w:ilvl="1" w:tplc="7DB2738A" w:tentative="1">
      <w:start w:val="1"/>
      <w:numFmt w:val="bullet"/>
      <w:lvlText w:val="•"/>
      <w:lvlJc w:val="left"/>
      <w:pPr>
        <w:tabs>
          <w:tab w:val="num" w:pos="1440"/>
        </w:tabs>
        <w:ind w:left="1440" w:hanging="360"/>
      </w:pPr>
      <w:rPr>
        <w:rFonts w:ascii="Arial" w:hAnsi="Arial" w:hint="default"/>
      </w:rPr>
    </w:lvl>
    <w:lvl w:ilvl="2" w:tplc="F482B8DA" w:tentative="1">
      <w:start w:val="1"/>
      <w:numFmt w:val="bullet"/>
      <w:lvlText w:val="•"/>
      <w:lvlJc w:val="left"/>
      <w:pPr>
        <w:tabs>
          <w:tab w:val="num" w:pos="2160"/>
        </w:tabs>
        <w:ind w:left="2160" w:hanging="360"/>
      </w:pPr>
      <w:rPr>
        <w:rFonts w:ascii="Arial" w:hAnsi="Arial" w:hint="default"/>
      </w:rPr>
    </w:lvl>
    <w:lvl w:ilvl="3" w:tplc="F3E63EC0" w:tentative="1">
      <w:start w:val="1"/>
      <w:numFmt w:val="bullet"/>
      <w:lvlText w:val="•"/>
      <w:lvlJc w:val="left"/>
      <w:pPr>
        <w:tabs>
          <w:tab w:val="num" w:pos="2880"/>
        </w:tabs>
        <w:ind w:left="2880" w:hanging="360"/>
      </w:pPr>
      <w:rPr>
        <w:rFonts w:ascii="Arial" w:hAnsi="Arial" w:hint="default"/>
      </w:rPr>
    </w:lvl>
    <w:lvl w:ilvl="4" w:tplc="956CF63A" w:tentative="1">
      <w:start w:val="1"/>
      <w:numFmt w:val="bullet"/>
      <w:lvlText w:val="•"/>
      <w:lvlJc w:val="left"/>
      <w:pPr>
        <w:tabs>
          <w:tab w:val="num" w:pos="3600"/>
        </w:tabs>
        <w:ind w:left="3600" w:hanging="360"/>
      </w:pPr>
      <w:rPr>
        <w:rFonts w:ascii="Arial" w:hAnsi="Arial" w:hint="default"/>
      </w:rPr>
    </w:lvl>
    <w:lvl w:ilvl="5" w:tplc="9028EBE4" w:tentative="1">
      <w:start w:val="1"/>
      <w:numFmt w:val="bullet"/>
      <w:lvlText w:val="•"/>
      <w:lvlJc w:val="left"/>
      <w:pPr>
        <w:tabs>
          <w:tab w:val="num" w:pos="4320"/>
        </w:tabs>
        <w:ind w:left="4320" w:hanging="360"/>
      </w:pPr>
      <w:rPr>
        <w:rFonts w:ascii="Arial" w:hAnsi="Arial" w:hint="default"/>
      </w:rPr>
    </w:lvl>
    <w:lvl w:ilvl="6" w:tplc="2E303C6A" w:tentative="1">
      <w:start w:val="1"/>
      <w:numFmt w:val="bullet"/>
      <w:lvlText w:val="•"/>
      <w:lvlJc w:val="left"/>
      <w:pPr>
        <w:tabs>
          <w:tab w:val="num" w:pos="5040"/>
        </w:tabs>
        <w:ind w:left="5040" w:hanging="360"/>
      </w:pPr>
      <w:rPr>
        <w:rFonts w:ascii="Arial" w:hAnsi="Arial" w:hint="default"/>
      </w:rPr>
    </w:lvl>
    <w:lvl w:ilvl="7" w:tplc="FD427062" w:tentative="1">
      <w:start w:val="1"/>
      <w:numFmt w:val="bullet"/>
      <w:lvlText w:val="•"/>
      <w:lvlJc w:val="left"/>
      <w:pPr>
        <w:tabs>
          <w:tab w:val="num" w:pos="5760"/>
        </w:tabs>
        <w:ind w:left="5760" w:hanging="360"/>
      </w:pPr>
      <w:rPr>
        <w:rFonts w:ascii="Arial" w:hAnsi="Arial" w:hint="default"/>
      </w:rPr>
    </w:lvl>
    <w:lvl w:ilvl="8" w:tplc="D04A34C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CA61A9E"/>
    <w:multiLevelType w:val="hybridMultilevel"/>
    <w:tmpl w:val="FBEA015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7B33CC"/>
    <w:multiLevelType w:val="hybridMultilevel"/>
    <w:tmpl w:val="BD5647A2"/>
    <w:lvl w:ilvl="0" w:tplc="9B1030E4">
      <w:start w:val="1"/>
      <w:numFmt w:val="decimal"/>
      <w:lvlText w:val="%1."/>
      <w:lvlJc w:val="left"/>
      <w:pPr>
        <w:tabs>
          <w:tab w:val="num" w:pos="502"/>
        </w:tabs>
        <w:ind w:left="502" w:hanging="360"/>
      </w:pPr>
    </w:lvl>
    <w:lvl w:ilvl="1" w:tplc="EFA64DA6" w:tentative="1">
      <w:start w:val="1"/>
      <w:numFmt w:val="decimal"/>
      <w:lvlText w:val="%2."/>
      <w:lvlJc w:val="left"/>
      <w:pPr>
        <w:tabs>
          <w:tab w:val="num" w:pos="1440"/>
        </w:tabs>
        <w:ind w:left="1440" w:hanging="360"/>
      </w:pPr>
    </w:lvl>
    <w:lvl w:ilvl="2" w:tplc="5BAE80AC" w:tentative="1">
      <w:start w:val="1"/>
      <w:numFmt w:val="decimal"/>
      <w:lvlText w:val="%3."/>
      <w:lvlJc w:val="left"/>
      <w:pPr>
        <w:tabs>
          <w:tab w:val="num" w:pos="2160"/>
        </w:tabs>
        <w:ind w:left="2160" w:hanging="360"/>
      </w:pPr>
    </w:lvl>
    <w:lvl w:ilvl="3" w:tplc="BAEC8CEA" w:tentative="1">
      <w:start w:val="1"/>
      <w:numFmt w:val="decimal"/>
      <w:lvlText w:val="%4."/>
      <w:lvlJc w:val="left"/>
      <w:pPr>
        <w:tabs>
          <w:tab w:val="num" w:pos="2880"/>
        </w:tabs>
        <w:ind w:left="2880" w:hanging="360"/>
      </w:pPr>
    </w:lvl>
    <w:lvl w:ilvl="4" w:tplc="88F0DB7A" w:tentative="1">
      <w:start w:val="1"/>
      <w:numFmt w:val="decimal"/>
      <w:lvlText w:val="%5."/>
      <w:lvlJc w:val="left"/>
      <w:pPr>
        <w:tabs>
          <w:tab w:val="num" w:pos="3600"/>
        </w:tabs>
        <w:ind w:left="3600" w:hanging="360"/>
      </w:pPr>
    </w:lvl>
    <w:lvl w:ilvl="5" w:tplc="534E4CA4" w:tentative="1">
      <w:start w:val="1"/>
      <w:numFmt w:val="decimal"/>
      <w:lvlText w:val="%6."/>
      <w:lvlJc w:val="left"/>
      <w:pPr>
        <w:tabs>
          <w:tab w:val="num" w:pos="4320"/>
        </w:tabs>
        <w:ind w:left="4320" w:hanging="360"/>
      </w:pPr>
    </w:lvl>
    <w:lvl w:ilvl="6" w:tplc="8560515C" w:tentative="1">
      <w:start w:val="1"/>
      <w:numFmt w:val="decimal"/>
      <w:lvlText w:val="%7."/>
      <w:lvlJc w:val="left"/>
      <w:pPr>
        <w:tabs>
          <w:tab w:val="num" w:pos="5040"/>
        </w:tabs>
        <w:ind w:left="5040" w:hanging="360"/>
      </w:pPr>
    </w:lvl>
    <w:lvl w:ilvl="7" w:tplc="D02E32FA" w:tentative="1">
      <w:start w:val="1"/>
      <w:numFmt w:val="decimal"/>
      <w:lvlText w:val="%8."/>
      <w:lvlJc w:val="left"/>
      <w:pPr>
        <w:tabs>
          <w:tab w:val="num" w:pos="5760"/>
        </w:tabs>
        <w:ind w:left="5760" w:hanging="360"/>
      </w:pPr>
    </w:lvl>
    <w:lvl w:ilvl="8" w:tplc="1A50EFEA" w:tentative="1">
      <w:start w:val="1"/>
      <w:numFmt w:val="decimal"/>
      <w:lvlText w:val="%9."/>
      <w:lvlJc w:val="left"/>
      <w:pPr>
        <w:tabs>
          <w:tab w:val="num" w:pos="6480"/>
        </w:tabs>
        <w:ind w:left="6480" w:hanging="360"/>
      </w:pPr>
    </w:lvl>
  </w:abstractNum>
  <w:num w:numId="1" w16cid:durableId="1101102077">
    <w:abstractNumId w:val="3"/>
  </w:num>
  <w:num w:numId="2" w16cid:durableId="731585718">
    <w:abstractNumId w:val="1"/>
  </w:num>
  <w:num w:numId="3" w16cid:durableId="1248074548">
    <w:abstractNumId w:val="0"/>
  </w:num>
  <w:num w:numId="4" w16cid:durableId="16980041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053"/>
    <w:rsid w:val="00000E5B"/>
    <w:rsid w:val="000037EC"/>
    <w:rsid w:val="00014ADC"/>
    <w:rsid w:val="00014BF5"/>
    <w:rsid w:val="00024838"/>
    <w:rsid w:val="00032D68"/>
    <w:rsid w:val="000411BD"/>
    <w:rsid w:val="00066923"/>
    <w:rsid w:val="000713EE"/>
    <w:rsid w:val="0007339D"/>
    <w:rsid w:val="0007492E"/>
    <w:rsid w:val="00094A24"/>
    <w:rsid w:val="000A052C"/>
    <w:rsid w:val="000B0F7B"/>
    <w:rsid w:val="000C1970"/>
    <w:rsid w:val="000C1E6B"/>
    <w:rsid w:val="000C2621"/>
    <w:rsid w:val="000E7ADF"/>
    <w:rsid w:val="000F1FBB"/>
    <w:rsid w:val="00101138"/>
    <w:rsid w:val="00114967"/>
    <w:rsid w:val="00120428"/>
    <w:rsid w:val="00123D6E"/>
    <w:rsid w:val="0013079B"/>
    <w:rsid w:val="00131E5E"/>
    <w:rsid w:val="00132D22"/>
    <w:rsid w:val="0013383C"/>
    <w:rsid w:val="00136CC2"/>
    <w:rsid w:val="00137DF2"/>
    <w:rsid w:val="00141204"/>
    <w:rsid w:val="00144757"/>
    <w:rsid w:val="001515B1"/>
    <w:rsid w:val="00156F1F"/>
    <w:rsid w:val="00166BBE"/>
    <w:rsid w:val="001751A9"/>
    <w:rsid w:val="00183CA8"/>
    <w:rsid w:val="001A23B4"/>
    <w:rsid w:val="001A3321"/>
    <w:rsid w:val="001A60AA"/>
    <w:rsid w:val="001A663B"/>
    <w:rsid w:val="001B0B42"/>
    <w:rsid w:val="001B1631"/>
    <w:rsid w:val="001B401B"/>
    <w:rsid w:val="001D1DFB"/>
    <w:rsid w:val="001E25CE"/>
    <w:rsid w:val="001F1FE1"/>
    <w:rsid w:val="002013AA"/>
    <w:rsid w:val="002023B0"/>
    <w:rsid w:val="00205617"/>
    <w:rsid w:val="00205B92"/>
    <w:rsid w:val="002069C6"/>
    <w:rsid w:val="00225238"/>
    <w:rsid w:val="0023412B"/>
    <w:rsid w:val="0023541F"/>
    <w:rsid w:val="00245BF9"/>
    <w:rsid w:val="002528A4"/>
    <w:rsid w:val="00260586"/>
    <w:rsid w:val="00261DFB"/>
    <w:rsid w:val="0026249F"/>
    <w:rsid w:val="0026565D"/>
    <w:rsid w:val="00271695"/>
    <w:rsid w:val="002807AF"/>
    <w:rsid w:val="00281497"/>
    <w:rsid w:val="0028459E"/>
    <w:rsid w:val="00285831"/>
    <w:rsid w:val="00290409"/>
    <w:rsid w:val="0029372D"/>
    <w:rsid w:val="00296849"/>
    <w:rsid w:val="002977A1"/>
    <w:rsid w:val="002A55CE"/>
    <w:rsid w:val="002B7F92"/>
    <w:rsid w:val="002C23B9"/>
    <w:rsid w:val="002F1890"/>
    <w:rsid w:val="002F5346"/>
    <w:rsid w:val="00303A4E"/>
    <w:rsid w:val="003125C8"/>
    <w:rsid w:val="00335E78"/>
    <w:rsid w:val="00341B57"/>
    <w:rsid w:val="00343E17"/>
    <w:rsid w:val="00347164"/>
    <w:rsid w:val="00347F46"/>
    <w:rsid w:val="00350712"/>
    <w:rsid w:val="003543EB"/>
    <w:rsid w:val="0035654C"/>
    <w:rsid w:val="003611B1"/>
    <w:rsid w:val="00363161"/>
    <w:rsid w:val="00365A38"/>
    <w:rsid w:val="00367DB3"/>
    <w:rsid w:val="00372970"/>
    <w:rsid w:val="00374BE9"/>
    <w:rsid w:val="003811AC"/>
    <w:rsid w:val="00392B22"/>
    <w:rsid w:val="00394038"/>
    <w:rsid w:val="003A1F7B"/>
    <w:rsid w:val="003C2DCD"/>
    <w:rsid w:val="003F2E56"/>
    <w:rsid w:val="004073BE"/>
    <w:rsid w:val="00416EE8"/>
    <w:rsid w:val="00422DC0"/>
    <w:rsid w:val="004327CB"/>
    <w:rsid w:val="00435163"/>
    <w:rsid w:val="004378C2"/>
    <w:rsid w:val="00451DC9"/>
    <w:rsid w:val="00457DF4"/>
    <w:rsid w:val="00460B8A"/>
    <w:rsid w:val="004844FC"/>
    <w:rsid w:val="00484870"/>
    <w:rsid w:val="00484C14"/>
    <w:rsid w:val="004905F4"/>
    <w:rsid w:val="004912EF"/>
    <w:rsid w:val="00493E97"/>
    <w:rsid w:val="00494C7E"/>
    <w:rsid w:val="004A0559"/>
    <w:rsid w:val="004A5CEC"/>
    <w:rsid w:val="004B7E6D"/>
    <w:rsid w:val="004C0324"/>
    <w:rsid w:val="004D17D9"/>
    <w:rsid w:val="004E42D5"/>
    <w:rsid w:val="004E7046"/>
    <w:rsid w:val="004F23AB"/>
    <w:rsid w:val="004F4D87"/>
    <w:rsid w:val="004F7AA6"/>
    <w:rsid w:val="00503604"/>
    <w:rsid w:val="005053AF"/>
    <w:rsid w:val="00506850"/>
    <w:rsid w:val="00516C21"/>
    <w:rsid w:val="00522791"/>
    <w:rsid w:val="005443E2"/>
    <w:rsid w:val="00554438"/>
    <w:rsid w:val="00560D82"/>
    <w:rsid w:val="005670E1"/>
    <w:rsid w:val="005762B5"/>
    <w:rsid w:val="00576901"/>
    <w:rsid w:val="005777D2"/>
    <w:rsid w:val="00580247"/>
    <w:rsid w:val="00581A79"/>
    <w:rsid w:val="00582179"/>
    <w:rsid w:val="00583C79"/>
    <w:rsid w:val="00592E8D"/>
    <w:rsid w:val="005A2735"/>
    <w:rsid w:val="005B40C3"/>
    <w:rsid w:val="005C0798"/>
    <w:rsid w:val="005C756B"/>
    <w:rsid w:val="005C7997"/>
    <w:rsid w:val="005D540C"/>
    <w:rsid w:val="005F02D1"/>
    <w:rsid w:val="006020A5"/>
    <w:rsid w:val="00605AA9"/>
    <w:rsid w:val="00607243"/>
    <w:rsid w:val="00610610"/>
    <w:rsid w:val="006109EA"/>
    <w:rsid w:val="00614F46"/>
    <w:rsid w:val="00634FF2"/>
    <w:rsid w:val="00635C36"/>
    <w:rsid w:val="00652EBE"/>
    <w:rsid w:val="00684ACC"/>
    <w:rsid w:val="006900E0"/>
    <w:rsid w:val="00690EB8"/>
    <w:rsid w:val="0069395A"/>
    <w:rsid w:val="0069503B"/>
    <w:rsid w:val="006A45C1"/>
    <w:rsid w:val="006A77DE"/>
    <w:rsid w:val="006D1BB9"/>
    <w:rsid w:val="006D3443"/>
    <w:rsid w:val="006D5491"/>
    <w:rsid w:val="006D62B2"/>
    <w:rsid w:val="006E054A"/>
    <w:rsid w:val="006E5053"/>
    <w:rsid w:val="006E5DEE"/>
    <w:rsid w:val="006E7F05"/>
    <w:rsid w:val="006F01E5"/>
    <w:rsid w:val="006F4BBC"/>
    <w:rsid w:val="007004B8"/>
    <w:rsid w:val="0073522C"/>
    <w:rsid w:val="00746AA8"/>
    <w:rsid w:val="0075079B"/>
    <w:rsid w:val="00752261"/>
    <w:rsid w:val="00754737"/>
    <w:rsid w:val="0075502E"/>
    <w:rsid w:val="00756E78"/>
    <w:rsid w:val="00771080"/>
    <w:rsid w:val="00776E0B"/>
    <w:rsid w:val="0078122F"/>
    <w:rsid w:val="007865C8"/>
    <w:rsid w:val="00796089"/>
    <w:rsid w:val="007A2832"/>
    <w:rsid w:val="007B59B5"/>
    <w:rsid w:val="007D6367"/>
    <w:rsid w:val="007D7218"/>
    <w:rsid w:val="007E2701"/>
    <w:rsid w:val="007E4990"/>
    <w:rsid w:val="007E6964"/>
    <w:rsid w:val="007E707D"/>
    <w:rsid w:val="00804FC0"/>
    <w:rsid w:val="008160D8"/>
    <w:rsid w:val="00825364"/>
    <w:rsid w:val="00831281"/>
    <w:rsid w:val="008357F0"/>
    <w:rsid w:val="008366FF"/>
    <w:rsid w:val="00843AF1"/>
    <w:rsid w:val="008501EC"/>
    <w:rsid w:val="00851AB2"/>
    <w:rsid w:val="0086347A"/>
    <w:rsid w:val="008643CD"/>
    <w:rsid w:val="0086736F"/>
    <w:rsid w:val="008A4712"/>
    <w:rsid w:val="008A482D"/>
    <w:rsid w:val="008A4C7D"/>
    <w:rsid w:val="008A7E4D"/>
    <w:rsid w:val="008B6D13"/>
    <w:rsid w:val="008C52BB"/>
    <w:rsid w:val="008C7B9B"/>
    <w:rsid w:val="008D2B85"/>
    <w:rsid w:val="008D42BC"/>
    <w:rsid w:val="008D5AF4"/>
    <w:rsid w:val="008E2CFE"/>
    <w:rsid w:val="008E4CAF"/>
    <w:rsid w:val="008F18DE"/>
    <w:rsid w:val="009153A4"/>
    <w:rsid w:val="00923DB8"/>
    <w:rsid w:val="0093205F"/>
    <w:rsid w:val="00935700"/>
    <w:rsid w:val="00937C48"/>
    <w:rsid w:val="00940DBE"/>
    <w:rsid w:val="00942460"/>
    <w:rsid w:val="0094768D"/>
    <w:rsid w:val="00947CEF"/>
    <w:rsid w:val="009517D3"/>
    <w:rsid w:val="00953BED"/>
    <w:rsid w:val="009618EA"/>
    <w:rsid w:val="009619FC"/>
    <w:rsid w:val="0096657F"/>
    <w:rsid w:val="0097408F"/>
    <w:rsid w:val="009806E7"/>
    <w:rsid w:val="00984B0D"/>
    <w:rsid w:val="00985FE8"/>
    <w:rsid w:val="00987D74"/>
    <w:rsid w:val="00997817"/>
    <w:rsid w:val="009A4BC9"/>
    <w:rsid w:val="009B4AF0"/>
    <w:rsid w:val="009F14FC"/>
    <w:rsid w:val="009F35C4"/>
    <w:rsid w:val="00A110FB"/>
    <w:rsid w:val="00A2314E"/>
    <w:rsid w:val="00A267F0"/>
    <w:rsid w:val="00A43EF8"/>
    <w:rsid w:val="00A46D77"/>
    <w:rsid w:val="00A510B3"/>
    <w:rsid w:val="00A600F2"/>
    <w:rsid w:val="00A602D5"/>
    <w:rsid w:val="00A7583F"/>
    <w:rsid w:val="00A82CBD"/>
    <w:rsid w:val="00A8417B"/>
    <w:rsid w:val="00A84778"/>
    <w:rsid w:val="00A90C84"/>
    <w:rsid w:val="00AA14A6"/>
    <w:rsid w:val="00AA6B6C"/>
    <w:rsid w:val="00AC6889"/>
    <w:rsid w:val="00AD6504"/>
    <w:rsid w:val="00B00DBE"/>
    <w:rsid w:val="00B02AFA"/>
    <w:rsid w:val="00B210FE"/>
    <w:rsid w:val="00B3006F"/>
    <w:rsid w:val="00B35BDA"/>
    <w:rsid w:val="00B5345F"/>
    <w:rsid w:val="00B546FB"/>
    <w:rsid w:val="00B5700F"/>
    <w:rsid w:val="00B71802"/>
    <w:rsid w:val="00B73E0A"/>
    <w:rsid w:val="00B7468C"/>
    <w:rsid w:val="00B7507B"/>
    <w:rsid w:val="00B85EB2"/>
    <w:rsid w:val="00B86949"/>
    <w:rsid w:val="00B90D8C"/>
    <w:rsid w:val="00B937D6"/>
    <w:rsid w:val="00BB0128"/>
    <w:rsid w:val="00BB231C"/>
    <w:rsid w:val="00BB3D5C"/>
    <w:rsid w:val="00BE7A0B"/>
    <w:rsid w:val="00BF08A7"/>
    <w:rsid w:val="00C12741"/>
    <w:rsid w:val="00C22D70"/>
    <w:rsid w:val="00C33255"/>
    <w:rsid w:val="00C33277"/>
    <w:rsid w:val="00C348C0"/>
    <w:rsid w:val="00C350FE"/>
    <w:rsid w:val="00C41216"/>
    <w:rsid w:val="00C41E59"/>
    <w:rsid w:val="00C55AC1"/>
    <w:rsid w:val="00C6012C"/>
    <w:rsid w:val="00C6160F"/>
    <w:rsid w:val="00C62BF2"/>
    <w:rsid w:val="00C71291"/>
    <w:rsid w:val="00C76AC2"/>
    <w:rsid w:val="00C814A5"/>
    <w:rsid w:val="00C8564B"/>
    <w:rsid w:val="00C90E83"/>
    <w:rsid w:val="00CA1226"/>
    <w:rsid w:val="00CA4152"/>
    <w:rsid w:val="00CC18E3"/>
    <w:rsid w:val="00CC7982"/>
    <w:rsid w:val="00CE20CB"/>
    <w:rsid w:val="00CF6A50"/>
    <w:rsid w:val="00CF7F47"/>
    <w:rsid w:val="00D04AC7"/>
    <w:rsid w:val="00D14B89"/>
    <w:rsid w:val="00D341D1"/>
    <w:rsid w:val="00D35796"/>
    <w:rsid w:val="00D55197"/>
    <w:rsid w:val="00D64969"/>
    <w:rsid w:val="00D6666E"/>
    <w:rsid w:val="00D75034"/>
    <w:rsid w:val="00D76866"/>
    <w:rsid w:val="00DA37F4"/>
    <w:rsid w:val="00DB6063"/>
    <w:rsid w:val="00DC264B"/>
    <w:rsid w:val="00DD52ED"/>
    <w:rsid w:val="00DD709A"/>
    <w:rsid w:val="00DE232E"/>
    <w:rsid w:val="00DE2810"/>
    <w:rsid w:val="00DE5092"/>
    <w:rsid w:val="00DF729F"/>
    <w:rsid w:val="00E05A65"/>
    <w:rsid w:val="00E05C0D"/>
    <w:rsid w:val="00E121D6"/>
    <w:rsid w:val="00E16C7C"/>
    <w:rsid w:val="00E20600"/>
    <w:rsid w:val="00E32E7C"/>
    <w:rsid w:val="00E41EF5"/>
    <w:rsid w:val="00E63869"/>
    <w:rsid w:val="00E725D1"/>
    <w:rsid w:val="00E73655"/>
    <w:rsid w:val="00E76AC4"/>
    <w:rsid w:val="00EA368B"/>
    <w:rsid w:val="00EB77A6"/>
    <w:rsid w:val="00EC0D5F"/>
    <w:rsid w:val="00EC55F9"/>
    <w:rsid w:val="00EC7ECA"/>
    <w:rsid w:val="00ED2375"/>
    <w:rsid w:val="00ED421E"/>
    <w:rsid w:val="00EE75F9"/>
    <w:rsid w:val="00EF0709"/>
    <w:rsid w:val="00EF3D8B"/>
    <w:rsid w:val="00EF516F"/>
    <w:rsid w:val="00F01208"/>
    <w:rsid w:val="00F01DF5"/>
    <w:rsid w:val="00F12C53"/>
    <w:rsid w:val="00F20F8A"/>
    <w:rsid w:val="00F26682"/>
    <w:rsid w:val="00F400C1"/>
    <w:rsid w:val="00F50130"/>
    <w:rsid w:val="00F746A9"/>
    <w:rsid w:val="00F762E2"/>
    <w:rsid w:val="00F86180"/>
    <w:rsid w:val="00F935C7"/>
    <w:rsid w:val="00F96CDE"/>
    <w:rsid w:val="00FB14B9"/>
    <w:rsid w:val="00FB64E4"/>
    <w:rsid w:val="00FC7AE1"/>
    <w:rsid w:val="00FD4967"/>
    <w:rsid w:val="00FD4C46"/>
    <w:rsid w:val="00FD7036"/>
    <w:rsid w:val="00FE7515"/>
    <w:rsid w:val="00FE770F"/>
    <w:rsid w:val="00FF0932"/>
    <w:rsid w:val="00FF1C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74E1E"/>
  <w15:chartTrackingRefBased/>
  <w15:docId w15:val="{DE236B2F-F9A7-44B9-8B2C-9AD8858C4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50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E50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E50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E50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50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50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50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50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50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0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E50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E50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E50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50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50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50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50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5053"/>
    <w:rPr>
      <w:rFonts w:eastAsiaTheme="majorEastAsia" w:cstheme="majorBidi"/>
      <w:color w:val="272727" w:themeColor="text1" w:themeTint="D8"/>
    </w:rPr>
  </w:style>
  <w:style w:type="paragraph" w:styleId="Title">
    <w:name w:val="Title"/>
    <w:basedOn w:val="Normal"/>
    <w:next w:val="Normal"/>
    <w:link w:val="TitleChar"/>
    <w:uiPriority w:val="10"/>
    <w:qFormat/>
    <w:rsid w:val="006E50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50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50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50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5053"/>
    <w:pPr>
      <w:spacing w:before="160"/>
      <w:jc w:val="center"/>
    </w:pPr>
    <w:rPr>
      <w:i/>
      <w:iCs/>
      <w:color w:val="404040" w:themeColor="text1" w:themeTint="BF"/>
    </w:rPr>
  </w:style>
  <w:style w:type="character" w:customStyle="1" w:styleId="QuoteChar">
    <w:name w:val="Quote Char"/>
    <w:basedOn w:val="DefaultParagraphFont"/>
    <w:link w:val="Quote"/>
    <w:uiPriority w:val="29"/>
    <w:rsid w:val="006E5053"/>
    <w:rPr>
      <w:i/>
      <w:iCs/>
      <w:color w:val="404040" w:themeColor="text1" w:themeTint="BF"/>
    </w:rPr>
  </w:style>
  <w:style w:type="paragraph" w:styleId="ListParagraph">
    <w:name w:val="List Paragraph"/>
    <w:basedOn w:val="Normal"/>
    <w:uiPriority w:val="34"/>
    <w:qFormat/>
    <w:rsid w:val="006E5053"/>
    <w:pPr>
      <w:ind w:left="720"/>
      <w:contextualSpacing/>
    </w:pPr>
  </w:style>
  <w:style w:type="character" w:styleId="IntenseEmphasis">
    <w:name w:val="Intense Emphasis"/>
    <w:basedOn w:val="DefaultParagraphFont"/>
    <w:uiPriority w:val="21"/>
    <w:qFormat/>
    <w:rsid w:val="006E5053"/>
    <w:rPr>
      <w:i/>
      <w:iCs/>
      <w:color w:val="0F4761" w:themeColor="accent1" w:themeShade="BF"/>
    </w:rPr>
  </w:style>
  <w:style w:type="paragraph" w:styleId="IntenseQuote">
    <w:name w:val="Intense Quote"/>
    <w:basedOn w:val="Normal"/>
    <w:next w:val="Normal"/>
    <w:link w:val="IntenseQuoteChar"/>
    <w:uiPriority w:val="30"/>
    <w:qFormat/>
    <w:rsid w:val="006E50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5053"/>
    <w:rPr>
      <w:i/>
      <w:iCs/>
      <w:color w:val="0F4761" w:themeColor="accent1" w:themeShade="BF"/>
    </w:rPr>
  </w:style>
  <w:style w:type="character" w:styleId="IntenseReference">
    <w:name w:val="Intense Reference"/>
    <w:basedOn w:val="DefaultParagraphFont"/>
    <w:uiPriority w:val="32"/>
    <w:qFormat/>
    <w:rsid w:val="006E5053"/>
    <w:rPr>
      <w:b/>
      <w:bCs/>
      <w:smallCaps/>
      <w:color w:val="0F4761" w:themeColor="accent1" w:themeShade="BF"/>
      <w:spacing w:val="5"/>
    </w:rPr>
  </w:style>
  <w:style w:type="paragraph" w:styleId="Bibliography">
    <w:name w:val="Bibliography"/>
    <w:basedOn w:val="Normal"/>
    <w:next w:val="Normal"/>
    <w:uiPriority w:val="37"/>
    <w:unhideWhenUsed/>
    <w:rsid w:val="00684AC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2.png"/><Relationship Id="rId12" Type="http://schemas.microsoft.com/office/2007/relationships/hdphoto" Target="media/hdphoto4.wdp"/><Relationship Id="rId17" Type="http://schemas.openxmlformats.org/officeDocument/2006/relationships/image" Target="media/image7.png"/><Relationship Id="rId2" Type="http://schemas.openxmlformats.org/officeDocument/2006/relationships/styles" Target="styles.xml"/><Relationship Id="rId16" Type="http://schemas.microsoft.com/office/2007/relationships/hdphoto" Target="media/hdphoto6.wdp"/><Relationship Id="rId20" Type="http://schemas.openxmlformats.org/officeDocument/2006/relationships/image" Target="media/image10.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3.wdp"/><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hdphoto" Target="media/hdphoto5.wdp"/><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31</TotalTime>
  <Pages>8</Pages>
  <Words>4222</Words>
  <Characters>2406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Dhylan</dc:creator>
  <cp:keywords/>
  <dc:description/>
  <cp:lastModifiedBy>Patel, Dhylan</cp:lastModifiedBy>
  <cp:revision>373</cp:revision>
  <dcterms:created xsi:type="dcterms:W3CDTF">2024-04-09T08:10:00Z</dcterms:created>
  <dcterms:modified xsi:type="dcterms:W3CDTF">2024-05-0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BhDeSB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